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C4F40" w14:textId="7E2F44E0" w:rsidR="00F70DED" w:rsidRPr="00DB547C" w:rsidRDefault="00B32394" w:rsidP="00F70DED">
      <w:pPr>
        <w:jc w:val="center"/>
        <w:rPr>
          <w:rFonts w:ascii="New Hero Light" w:hAnsi="New Hero Light" w:cstheme="majorHAnsi"/>
          <w:sz w:val="44"/>
          <w:szCs w:val="44"/>
        </w:rPr>
      </w:pPr>
      <w:r w:rsidRPr="00DB547C">
        <w:rPr>
          <w:rFonts w:ascii="New Hero Light" w:hAnsi="New Hero Light" w:cstheme="majorHAnsi"/>
          <w:sz w:val="44"/>
          <w:szCs w:val="44"/>
        </w:rPr>
        <w:t xml:space="preserve"> </w:t>
      </w:r>
      <w:r w:rsidR="004E2D4E" w:rsidRPr="00DB547C">
        <w:rPr>
          <w:rFonts w:ascii="New Hero Light" w:hAnsi="New Hero Light" w:cstheme="majorHAnsi"/>
          <w:sz w:val="44"/>
          <w:szCs w:val="44"/>
        </w:rPr>
        <w:t xml:space="preserve">Does elliptical biface </w:t>
      </w:r>
      <w:r w:rsidR="005E0B1F" w:rsidRPr="00DB547C">
        <w:rPr>
          <w:rFonts w:ascii="New Hero Light" w:hAnsi="New Hero Light" w:cstheme="majorHAnsi"/>
          <w:sz w:val="44"/>
          <w:szCs w:val="44"/>
        </w:rPr>
        <w:t>morphology</w:t>
      </w:r>
      <w:r w:rsidR="004E2D4E" w:rsidRPr="00DB547C">
        <w:rPr>
          <w:rFonts w:ascii="New Hero Light" w:hAnsi="New Hero Light" w:cstheme="majorHAnsi"/>
          <w:sz w:val="44"/>
          <w:szCs w:val="44"/>
        </w:rPr>
        <w:t xml:space="preserve"> differ as a function of raw material</w:t>
      </w:r>
      <w:r w:rsidR="00E112BC" w:rsidRPr="00DB547C">
        <w:rPr>
          <w:rFonts w:ascii="New Hero Light" w:hAnsi="New Hero Light" w:cstheme="majorHAnsi"/>
          <w:sz w:val="44"/>
          <w:szCs w:val="44"/>
        </w:rPr>
        <w:t xml:space="preserve"> color</w:t>
      </w:r>
      <w:r w:rsidR="004E2D4E" w:rsidRPr="00DB547C">
        <w:rPr>
          <w:rFonts w:ascii="New Hero Light" w:hAnsi="New Hero Light" w:cstheme="majorHAnsi"/>
          <w:sz w:val="44"/>
          <w:szCs w:val="44"/>
        </w:rPr>
        <w:t>?</w:t>
      </w:r>
    </w:p>
    <w:p w14:paraId="3A8A0CDC" w14:textId="77777777" w:rsidR="00D72A3A" w:rsidRPr="00DB547C" w:rsidRDefault="00D72A3A">
      <w:pPr>
        <w:rPr>
          <w:rFonts w:ascii="New Hero Light" w:hAnsi="New Hero Light"/>
        </w:rPr>
      </w:pPr>
    </w:p>
    <w:p w14:paraId="5D1C39F9" w14:textId="77777777" w:rsidR="00D72A3A" w:rsidRPr="00DB547C" w:rsidRDefault="00D72A3A">
      <w:pPr>
        <w:rPr>
          <w:rFonts w:ascii="New Hero Light" w:hAnsi="New Hero Light"/>
        </w:rPr>
      </w:pPr>
    </w:p>
    <w:p w14:paraId="690FDE28" w14:textId="77777777" w:rsidR="009E2FE9" w:rsidRPr="00DB547C" w:rsidRDefault="009E2FE9">
      <w:pPr>
        <w:rPr>
          <w:rFonts w:ascii="New Hero Light" w:hAnsi="New Hero Light"/>
        </w:rPr>
      </w:pPr>
    </w:p>
    <w:p w14:paraId="1508410C" w14:textId="77777777" w:rsidR="00D72A3A" w:rsidRPr="00DB547C" w:rsidRDefault="00D72A3A">
      <w:pPr>
        <w:rPr>
          <w:rFonts w:ascii="New Hero Light" w:hAnsi="New Hero Light"/>
        </w:rPr>
      </w:pPr>
    </w:p>
    <w:p w14:paraId="78B42047" w14:textId="77777777" w:rsidR="00D72A3A" w:rsidRPr="00DB547C" w:rsidRDefault="00D72A3A">
      <w:pPr>
        <w:rPr>
          <w:rFonts w:ascii="New Hero Light" w:hAnsi="New Hero Light"/>
        </w:rPr>
      </w:pPr>
    </w:p>
    <w:p w14:paraId="31474977" w14:textId="77777777" w:rsidR="00D72A3A" w:rsidRPr="00DB547C" w:rsidRDefault="00D72A3A" w:rsidP="00D72A3A">
      <w:pPr>
        <w:jc w:val="center"/>
        <w:rPr>
          <w:rFonts w:ascii="New Hero Light" w:hAnsi="New Hero Light"/>
          <w:sz w:val="20"/>
          <w:szCs w:val="20"/>
        </w:rPr>
      </w:pPr>
      <w:r w:rsidRPr="00DB547C">
        <w:rPr>
          <w:rFonts w:ascii="New Hero Light" w:hAnsi="New Hero Light"/>
          <w:sz w:val="20"/>
          <w:szCs w:val="20"/>
        </w:rPr>
        <w:t>Robert Z. Selden, Jr.</w:t>
      </w:r>
    </w:p>
    <w:p w14:paraId="16DA35DF" w14:textId="77777777" w:rsidR="00D72A3A" w:rsidRPr="00DB547C" w:rsidRDefault="00D72A3A" w:rsidP="00D72A3A">
      <w:pPr>
        <w:jc w:val="center"/>
        <w:rPr>
          <w:rFonts w:ascii="New Hero Light" w:hAnsi="New Hero Light"/>
          <w:sz w:val="20"/>
          <w:szCs w:val="20"/>
        </w:rPr>
      </w:pPr>
    </w:p>
    <w:p w14:paraId="4C51651B" w14:textId="77777777" w:rsidR="00D72A3A" w:rsidRPr="00DB547C" w:rsidRDefault="00D72A3A" w:rsidP="00D72A3A">
      <w:pPr>
        <w:jc w:val="center"/>
        <w:rPr>
          <w:rFonts w:ascii="New Hero Light" w:hAnsi="New Hero Light"/>
          <w:sz w:val="20"/>
          <w:szCs w:val="20"/>
        </w:rPr>
      </w:pPr>
    </w:p>
    <w:p w14:paraId="69A0A661" w14:textId="77777777" w:rsidR="00D72A3A" w:rsidRPr="00DB547C" w:rsidRDefault="00D72A3A" w:rsidP="00D72A3A">
      <w:pPr>
        <w:jc w:val="center"/>
        <w:rPr>
          <w:rFonts w:ascii="New Hero Light" w:hAnsi="New Hero Light"/>
          <w:sz w:val="20"/>
          <w:szCs w:val="20"/>
        </w:rPr>
      </w:pPr>
    </w:p>
    <w:p w14:paraId="6DC0403F" w14:textId="77777777" w:rsidR="00D72A3A" w:rsidRPr="00DB547C" w:rsidRDefault="00D72A3A" w:rsidP="00D72A3A">
      <w:pPr>
        <w:jc w:val="center"/>
        <w:rPr>
          <w:rFonts w:ascii="New Hero Light" w:hAnsi="New Hero Light"/>
          <w:sz w:val="20"/>
          <w:szCs w:val="20"/>
        </w:rPr>
      </w:pPr>
    </w:p>
    <w:p w14:paraId="036DA76D" w14:textId="77777777" w:rsidR="00D72A3A" w:rsidRPr="00DB547C" w:rsidRDefault="00D72A3A" w:rsidP="00D72A3A">
      <w:pPr>
        <w:jc w:val="center"/>
        <w:rPr>
          <w:rFonts w:ascii="New Hero Light" w:hAnsi="New Hero Light"/>
          <w:sz w:val="20"/>
          <w:szCs w:val="20"/>
        </w:rPr>
      </w:pPr>
    </w:p>
    <w:p w14:paraId="20BCC1DD" w14:textId="77777777" w:rsidR="00D72A3A" w:rsidRPr="00DB547C" w:rsidRDefault="00D72A3A" w:rsidP="00D72A3A">
      <w:pPr>
        <w:jc w:val="center"/>
        <w:rPr>
          <w:rFonts w:ascii="New Hero Light" w:hAnsi="New Hero Light"/>
          <w:sz w:val="20"/>
          <w:szCs w:val="20"/>
        </w:rPr>
      </w:pPr>
    </w:p>
    <w:p w14:paraId="0465F6C8" w14:textId="77777777" w:rsidR="00D72A3A" w:rsidRPr="00DB547C" w:rsidRDefault="00D72A3A" w:rsidP="00D72A3A">
      <w:pPr>
        <w:jc w:val="center"/>
        <w:rPr>
          <w:rFonts w:ascii="New Hero Light" w:hAnsi="New Hero Light"/>
          <w:sz w:val="20"/>
          <w:szCs w:val="20"/>
        </w:rPr>
      </w:pPr>
      <w:r w:rsidRPr="00DB547C">
        <w:rPr>
          <w:rFonts w:ascii="New Hero Light" w:hAnsi="New Hero Light"/>
          <w:sz w:val="20"/>
          <w:szCs w:val="20"/>
        </w:rPr>
        <w:t>DO NOT CITE IN ANY CONTEXT WITHOUT PERMISSION OF THE AUTHOR</w:t>
      </w:r>
    </w:p>
    <w:p w14:paraId="56B912AC" w14:textId="77777777" w:rsidR="00D72A3A" w:rsidRPr="00DB547C" w:rsidRDefault="00D72A3A" w:rsidP="00D72A3A">
      <w:pPr>
        <w:jc w:val="center"/>
        <w:rPr>
          <w:rFonts w:ascii="New Hero Light" w:hAnsi="New Hero Light"/>
          <w:sz w:val="20"/>
          <w:szCs w:val="20"/>
        </w:rPr>
      </w:pPr>
    </w:p>
    <w:p w14:paraId="150E3D48" w14:textId="77777777" w:rsidR="00D72A3A" w:rsidRPr="00DB547C" w:rsidRDefault="00D72A3A" w:rsidP="00D72A3A">
      <w:pPr>
        <w:jc w:val="center"/>
        <w:rPr>
          <w:rFonts w:ascii="New Hero Light" w:hAnsi="New Hero Light"/>
          <w:sz w:val="20"/>
          <w:szCs w:val="20"/>
        </w:rPr>
      </w:pPr>
    </w:p>
    <w:p w14:paraId="59592A85" w14:textId="77777777" w:rsidR="00D72A3A" w:rsidRPr="00DB547C" w:rsidRDefault="00D72A3A" w:rsidP="00D72A3A">
      <w:pPr>
        <w:jc w:val="center"/>
        <w:rPr>
          <w:rFonts w:ascii="New Hero Light" w:hAnsi="New Hero Light"/>
          <w:sz w:val="20"/>
          <w:szCs w:val="20"/>
        </w:rPr>
      </w:pPr>
    </w:p>
    <w:p w14:paraId="4CC119D1" w14:textId="77777777" w:rsidR="00D72A3A" w:rsidRPr="00DB547C" w:rsidRDefault="00D72A3A" w:rsidP="00D72A3A">
      <w:pPr>
        <w:jc w:val="center"/>
        <w:rPr>
          <w:rFonts w:ascii="New Hero Light" w:hAnsi="New Hero Light"/>
          <w:sz w:val="20"/>
          <w:szCs w:val="20"/>
        </w:rPr>
      </w:pPr>
    </w:p>
    <w:p w14:paraId="27084E2E" w14:textId="77777777" w:rsidR="00D72A3A" w:rsidRPr="00DB547C" w:rsidRDefault="00D72A3A" w:rsidP="00D72A3A">
      <w:pPr>
        <w:jc w:val="center"/>
        <w:rPr>
          <w:rFonts w:ascii="New Hero Light" w:hAnsi="New Hero Light"/>
          <w:sz w:val="20"/>
          <w:szCs w:val="20"/>
        </w:rPr>
      </w:pPr>
    </w:p>
    <w:p w14:paraId="6BD7B3B9" w14:textId="77777777" w:rsidR="00D72A3A" w:rsidRPr="00DB547C" w:rsidRDefault="00D72A3A" w:rsidP="00D72A3A">
      <w:pPr>
        <w:jc w:val="center"/>
        <w:rPr>
          <w:rFonts w:ascii="New Hero Light" w:hAnsi="New Hero Light"/>
          <w:sz w:val="20"/>
          <w:szCs w:val="20"/>
        </w:rPr>
      </w:pPr>
    </w:p>
    <w:p w14:paraId="4D16A1C3" w14:textId="77777777" w:rsidR="00D72A3A" w:rsidRPr="00DB547C" w:rsidRDefault="00D72A3A" w:rsidP="00D72A3A">
      <w:pPr>
        <w:jc w:val="center"/>
        <w:rPr>
          <w:rFonts w:ascii="New Hero Light" w:hAnsi="New Hero Light"/>
          <w:sz w:val="20"/>
          <w:szCs w:val="20"/>
        </w:rPr>
      </w:pPr>
    </w:p>
    <w:p w14:paraId="7848A2DB" w14:textId="638ED41E" w:rsidR="00D72A3A" w:rsidRPr="00DB547C" w:rsidRDefault="00D72A3A" w:rsidP="00D72A3A">
      <w:pPr>
        <w:jc w:val="both"/>
        <w:rPr>
          <w:rFonts w:ascii="New Hero Light" w:hAnsi="New Hero Light"/>
        </w:rPr>
      </w:pPr>
      <w:r w:rsidRPr="00DB547C">
        <w:rPr>
          <w:rFonts w:ascii="New Hero Light" w:hAnsi="New Hero Light"/>
          <w:b/>
        </w:rPr>
        <w:t>Robert Z. Selden, Jr.</w:t>
      </w:r>
      <w:r w:rsidRPr="00DB547C">
        <w:rPr>
          <w:rFonts w:ascii="New Hero Light" w:hAnsi="New Hero Light"/>
        </w:rPr>
        <w:t xml:space="preserve"> Heritage Research Center</w:t>
      </w:r>
      <w:r w:rsidR="00C659C3" w:rsidRPr="00DB547C">
        <w:rPr>
          <w:rFonts w:ascii="New Hero Light" w:hAnsi="New Hero Light"/>
        </w:rPr>
        <w:t>, Stephen F. Austin State University</w:t>
      </w:r>
      <w:r w:rsidR="00A163E5">
        <w:rPr>
          <w:rFonts w:ascii="New Hero Light" w:hAnsi="New Hero Light"/>
        </w:rPr>
        <w:t>, Nacogdoches, Texas, USA</w:t>
      </w:r>
      <w:r w:rsidR="00C659C3" w:rsidRPr="00DB547C">
        <w:rPr>
          <w:rFonts w:ascii="New Hero Light" w:hAnsi="New Hero Light"/>
        </w:rPr>
        <w:t xml:space="preserve">; </w:t>
      </w:r>
      <w:r w:rsidRPr="00DB547C">
        <w:rPr>
          <w:rFonts w:ascii="New Hero Light" w:hAnsi="New Hero Light"/>
        </w:rPr>
        <w:t>Department of Biology, Stephen F. Austin State University</w:t>
      </w:r>
      <w:r w:rsidR="00864A1A">
        <w:rPr>
          <w:rFonts w:ascii="New Hero Light" w:hAnsi="New Hero Light"/>
        </w:rPr>
        <w:t>, Nacogdoches, Texas, USA</w:t>
      </w:r>
      <w:r w:rsidRPr="00DB547C">
        <w:rPr>
          <w:rFonts w:ascii="New Hero Light" w:hAnsi="New Hero Light"/>
        </w:rPr>
        <w:t xml:space="preserve">; </w:t>
      </w:r>
      <w:r w:rsidR="00BF1A80" w:rsidRPr="00DB547C">
        <w:rPr>
          <w:rFonts w:ascii="New Hero Light" w:hAnsi="New Hero Light"/>
        </w:rPr>
        <w:t>Texas Archeological Research Laboratory, The University of Texas at Austin</w:t>
      </w:r>
      <w:r w:rsidR="00864A1A">
        <w:rPr>
          <w:rFonts w:ascii="New Hero Light" w:hAnsi="New Hero Light"/>
        </w:rPr>
        <w:t>, Austin, Texas, USA</w:t>
      </w:r>
      <w:r w:rsidR="00BF1A80" w:rsidRPr="00DB547C">
        <w:rPr>
          <w:rFonts w:ascii="New Hero Light" w:hAnsi="New Hero Light"/>
        </w:rPr>
        <w:t xml:space="preserve">; </w:t>
      </w:r>
      <w:r w:rsidRPr="00DB547C">
        <w:rPr>
          <w:rFonts w:ascii="New Hero Light" w:hAnsi="New Hero Light"/>
        </w:rPr>
        <w:t>and Cultural Heritage Department, Jean Monnet University</w:t>
      </w:r>
      <w:r w:rsidR="00864A1A">
        <w:rPr>
          <w:rFonts w:ascii="New Hero Light" w:hAnsi="New Hero Light"/>
        </w:rPr>
        <w:t>, Saint Etienne, France</w:t>
      </w:r>
      <w:r w:rsidRPr="00DB547C">
        <w:rPr>
          <w:rFonts w:ascii="New Hero Light" w:hAnsi="New Hero Light"/>
        </w:rPr>
        <w:t xml:space="preserve"> (</w:t>
      </w:r>
      <w:hyperlink r:id="rId7" w:history="1">
        <w:r w:rsidRPr="00DB547C">
          <w:rPr>
            <w:rStyle w:val="Hyperlink"/>
            <w:rFonts w:ascii="New Hero Light" w:hAnsi="New Hero Light"/>
          </w:rPr>
          <w:t>zselden@sfasu.edu</w:t>
        </w:r>
      </w:hyperlink>
      <w:r w:rsidRPr="00DB547C">
        <w:rPr>
          <w:rFonts w:ascii="New Hero Light" w:hAnsi="New Hero Light"/>
        </w:rPr>
        <w:t>, corresponding author)</w:t>
      </w:r>
    </w:p>
    <w:p w14:paraId="1CB98E1D" w14:textId="0BCDBF4F" w:rsidR="00846008" w:rsidRDefault="00D91E36" w:rsidP="00D36C3A">
      <w:pPr>
        <w:spacing w:after="0"/>
        <w:ind w:left="720" w:right="720"/>
        <w:jc w:val="both"/>
        <w:rPr>
          <w:rFonts w:ascii="New Hero Light" w:hAnsi="New Hero Light"/>
          <w:i/>
          <w:iCs/>
        </w:rPr>
      </w:pPr>
      <w:r w:rsidRPr="002E395A">
        <w:rPr>
          <w:rFonts w:ascii="New Hero Light" w:hAnsi="New Hero Light"/>
          <w:i/>
          <w:iCs/>
        </w:rPr>
        <w:lastRenderedPageBreak/>
        <w:t xml:space="preserve">Abstract: </w:t>
      </w:r>
      <w:r w:rsidR="00A11E32" w:rsidRPr="002E395A">
        <w:rPr>
          <w:rFonts w:ascii="New Hero Light" w:hAnsi="New Hero Light"/>
          <w:i/>
          <w:iCs/>
        </w:rPr>
        <w:t xml:space="preserve">The </w:t>
      </w:r>
      <w:r w:rsidR="001A523F" w:rsidRPr="002E395A">
        <w:rPr>
          <w:rFonts w:ascii="New Hero Light" w:hAnsi="New Hero Light"/>
          <w:i/>
          <w:iCs/>
        </w:rPr>
        <w:t xml:space="preserve">physical properties </w:t>
      </w:r>
      <w:r w:rsidR="00A11E32" w:rsidRPr="002E395A">
        <w:rPr>
          <w:rFonts w:ascii="New Hero Light" w:hAnsi="New Hero Light"/>
          <w:i/>
          <w:iCs/>
        </w:rPr>
        <w:t>associated with</w:t>
      </w:r>
      <w:r w:rsidR="001A523F" w:rsidRPr="002E395A">
        <w:rPr>
          <w:rFonts w:ascii="New Hero Light" w:hAnsi="New Hero Light"/>
          <w:i/>
          <w:iCs/>
        </w:rPr>
        <w:t xml:space="preserve"> lithic raw materials are </w:t>
      </w:r>
      <w:r w:rsidR="00A11E32" w:rsidRPr="002E395A">
        <w:rPr>
          <w:rFonts w:ascii="New Hero Light" w:hAnsi="New Hero Light"/>
          <w:i/>
          <w:iCs/>
        </w:rPr>
        <w:t xml:space="preserve">regularly assumed to be </w:t>
      </w:r>
      <w:r w:rsidR="001A523F" w:rsidRPr="002E395A">
        <w:rPr>
          <w:rFonts w:ascii="New Hero Light" w:hAnsi="New Hero Light"/>
          <w:i/>
          <w:iCs/>
        </w:rPr>
        <w:t xml:space="preserve">a determining factor </w:t>
      </w:r>
      <w:r w:rsidR="00661738" w:rsidRPr="002E395A">
        <w:rPr>
          <w:rFonts w:ascii="New Hero Light" w:hAnsi="New Hero Light"/>
          <w:i/>
          <w:iCs/>
        </w:rPr>
        <w:t>that articulates with</w:t>
      </w:r>
      <w:r w:rsidR="00A11E32" w:rsidRPr="002E395A">
        <w:rPr>
          <w:rFonts w:ascii="New Hero Light" w:hAnsi="New Hero Light"/>
          <w:i/>
          <w:iCs/>
        </w:rPr>
        <w:t xml:space="preserve"> </w:t>
      </w:r>
      <w:r w:rsidR="001A523F" w:rsidRPr="002E395A">
        <w:rPr>
          <w:rFonts w:ascii="New Hero Light" w:hAnsi="New Hero Light"/>
          <w:i/>
          <w:iCs/>
        </w:rPr>
        <w:t>stone tool</w:t>
      </w:r>
      <w:r w:rsidR="00661738" w:rsidRPr="002E395A">
        <w:rPr>
          <w:rFonts w:ascii="New Hero Light" w:hAnsi="New Hero Light"/>
          <w:i/>
          <w:iCs/>
        </w:rPr>
        <w:t xml:space="preserve"> morphology</w:t>
      </w:r>
      <w:r w:rsidR="001A523F" w:rsidRPr="002E395A">
        <w:rPr>
          <w:rFonts w:ascii="New Hero Light" w:hAnsi="New Hero Light"/>
          <w:i/>
          <w:iCs/>
        </w:rPr>
        <w:t xml:space="preserve">. </w:t>
      </w:r>
      <w:r w:rsidR="00A11E32" w:rsidRPr="002E395A">
        <w:rPr>
          <w:rFonts w:ascii="New Hero Light" w:hAnsi="New Hero Light"/>
          <w:i/>
          <w:iCs/>
        </w:rPr>
        <w:t>Among those attributes most frequently advanced to account for differences between sites and assemblages are raw material size and mechanical flaking properties. Q</w:t>
      </w:r>
      <w:r w:rsidR="001A523F" w:rsidRPr="002E395A">
        <w:rPr>
          <w:rFonts w:ascii="New Hero Light" w:hAnsi="New Hero Light"/>
          <w:i/>
          <w:iCs/>
        </w:rPr>
        <w:t xml:space="preserve">uantitative analysis of raw material color </w:t>
      </w:r>
      <w:r w:rsidR="00391B8B" w:rsidRPr="002E395A">
        <w:rPr>
          <w:rFonts w:ascii="New Hero Light" w:hAnsi="New Hero Light"/>
          <w:i/>
          <w:iCs/>
        </w:rPr>
        <w:t xml:space="preserve">can </w:t>
      </w:r>
      <w:r w:rsidR="001A523F" w:rsidRPr="002E395A">
        <w:rPr>
          <w:rFonts w:ascii="New Hero Light" w:hAnsi="New Hero Light"/>
          <w:i/>
          <w:iCs/>
        </w:rPr>
        <w:t>provide a consistent, and replicable</w:t>
      </w:r>
      <w:r w:rsidR="00391B8B" w:rsidRPr="002E395A">
        <w:rPr>
          <w:rFonts w:ascii="New Hero Light" w:hAnsi="New Hero Light"/>
          <w:i/>
          <w:iCs/>
        </w:rPr>
        <w:t>,</w:t>
      </w:r>
      <w:r w:rsidR="001A523F" w:rsidRPr="002E395A">
        <w:rPr>
          <w:rFonts w:ascii="New Hero Light" w:hAnsi="New Hero Light"/>
          <w:i/>
          <w:iCs/>
        </w:rPr>
        <w:t xml:space="preserve"> means of assigning </w:t>
      </w:r>
      <w:r w:rsidR="00F50B01">
        <w:rPr>
          <w:rFonts w:ascii="New Hero Light" w:hAnsi="New Hero Light"/>
          <w:i/>
          <w:iCs/>
        </w:rPr>
        <w:t>bifaces</w:t>
      </w:r>
      <w:r w:rsidR="001A523F" w:rsidRPr="002E395A">
        <w:rPr>
          <w:rFonts w:ascii="New Hero Light" w:hAnsi="New Hero Light"/>
          <w:i/>
          <w:iCs/>
        </w:rPr>
        <w:t xml:space="preserve"> to raw material color groups. To evaluate </w:t>
      </w:r>
      <w:r w:rsidR="00391B8B" w:rsidRPr="002E395A">
        <w:rPr>
          <w:rFonts w:ascii="New Hero Light" w:hAnsi="New Hero Light"/>
          <w:i/>
          <w:iCs/>
        </w:rPr>
        <w:t xml:space="preserve">whether </w:t>
      </w:r>
      <w:r w:rsidR="001A523F" w:rsidRPr="002E395A">
        <w:rPr>
          <w:rFonts w:ascii="New Hero Light" w:hAnsi="New Hero Light"/>
          <w:i/>
          <w:iCs/>
        </w:rPr>
        <w:t xml:space="preserve">elliptical biface morphology </w:t>
      </w:r>
      <w:r w:rsidR="00391B8B" w:rsidRPr="002E395A">
        <w:rPr>
          <w:rFonts w:ascii="New Hero Light" w:hAnsi="New Hero Light"/>
          <w:i/>
          <w:iCs/>
        </w:rPr>
        <w:t xml:space="preserve">differs </w:t>
      </w:r>
      <w:r w:rsidR="001A523F" w:rsidRPr="002E395A">
        <w:rPr>
          <w:rFonts w:ascii="New Hero Light" w:hAnsi="New Hero Light"/>
          <w:i/>
          <w:iCs/>
        </w:rPr>
        <w:t xml:space="preserve">as a function of raw material color, each elliptical biface from 41AN13 was assigned to a raw material color group, then analyzed using the tools of geometric morphometrics. Results demonstrate that elliptical bifaces differ significantly in shape, but not size, by raw material color group. This finding </w:t>
      </w:r>
      <w:r w:rsidR="00B72B8C" w:rsidRPr="002E395A">
        <w:rPr>
          <w:rFonts w:ascii="New Hero Light" w:hAnsi="New Hero Light"/>
          <w:i/>
          <w:iCs/>
        </w:rPr>
        <w:t>supports</w:t>
      </w:r>
      <w:r w:rsidR="001A523F" w:rsidRPr="002E395A">
        <w:rPr>
          <w:rFonts w:ascii="New Hero Light" w:hAnsi="New Hero Light"/>
          <w:i/>
          <w:iCs/>
        </w:rPr>
        <w:t xml:space="preserve"> the interpretation that </w:t>
      </w:r>
      <w:proofErr w:type="spellStart"/>
      <w:r w:rsidR="001A523F" w:rsidRPr="002E395A">
        <w:rPr>
          <w:rFonts w:ascii="New Hero Light" w:hAnsi="New Hero Light"/>
          <w:i/>
          <w:iCs/>
        </w:rPr>
        <w:t>extralocal</w:t>
      </w:r>
      <w:proofErr w:type="spellEnd"/>
      <w:r w:rsidR="001A523F" w:rsidRPr="002E395A">
        <w:rPr>
          <w:rFonts w:ascii="New Hero Light" w:hAnsi="New Hero Light"/>
          <w:i/>
          <w:iCs/>
        </w:rPr>
        <w:t xml:space="preserve"> producers—and local Caddo users/</w:t>
      </w:r>
      <w:proofErr w:type="spellStart"/>
      <w:r w:rsidR="001A523F" w:rsidRPr="002E395A">
        <w:rPr>
          <w:rFonts w:ascii="New Hero Light" w:hAnsi="New Hero Light"/>
          <w:i/>
          <w:iCs/>
        </w:rPr>
        <w:t>knappers</w:t>
      </w:r>
      <w:proofErr w:type="spellEnd"/>
      <w:r w:rsidR="001A523F" w:rsidRPr="002E395A">
        <w:rPr>
          <w:rFonts w:ascii="New Hero Light" w:hAnsi="New Hero Light"/>
          <w:i/>
          <w:iCs/>
        </w:rPr>
        <w:t>—conditioned elliptical biface shape not based upon nodule size or mechanical flaking properties, but on the basis of raw material color.</w:t>
      </w:r>
    </w:p>
    <w:p w14:paraId="615817B8" w14:textId="77777777" w:rsidR="007C484E" w:rsidRPr="002E395A" w:rsidRDefault="007C484E" w:rsidP="00D36C3A">
      <w:pPr>
        <w:spacing w:after="0"/>
        <w:ind w:left="720" w:right="720"/>
        <w:jc w:val="both"/>
        <w:rPr>
          <w:rFonts w:ascii="New Hero Light" w:hAnsi="New Hero Light"/>
          <w:i/>
          <w:iCs/>
        </w:rPr>
      </w:pPr>
    </w:p>
    <w:p w14:paraId="2E418F6D" w14:textId="60174A67" w:rsidR="00E468F8" w:rsidRPr="002E395A" w:rsidRDefault="00E468F8" w:rsidP="00D36C3A">
      <w:pPr>
        <w:spacing w:after="0"/>
        <w:ind w:left="720" w:right="720"/>
        <w:jc w:val="both"/>
        <w:rPr>
          <w:rFonts w:ascii="New Hero Light" w:hAnsi="New Hero Light"/>
        </w:rPr>
      </w:pPr>
    </w:p>
    <w:p w14:paraId="406FBC45" w14:textId="4C749AB6" w:rsidR="00573A63" w:rsidRDefault="00E468F8" w:rsidP="002E395A">
      <w:pPr>
        <w:spacing w:after="0"/>
        <w:ind w:left="720" w:right="720"/>
        <w:jc w:val="both"/>
        <w:rPr>
          <w:rFonts w:ascii="New Hero Light" w:hAnsi="New Hero Light"/>
          <w:b/>
          <w:bCs/>
          <w:i/>
          <w:iCs/>
        </w:rPr>
      </w:pPr>
      <w:r w:rsidRPr="002E395A">
        <w:rPr>
          <w:rFonts w:ascii="New Hero Light" w:hAnsi="New Hero Light"/>
          <w:b/>
          <w:bCs/>
          <w:i/>
          <w:iCs/>
        </w:rPr>
        <w:t>Keywords:</w:t>
      </w:r>
      <w:r w:rsidR="006E5C87" w:rsidRPr="002E395A">
        <w:rPr>
          <w:rFonts w:ascii="New Hero Light" w:hAnsi="New Hero Light"/>
          <w:b/>
          <w:bCs/>
          <w:i/>
          <w:iCs/>
        </w:rPr>
        <w:t xml:space="preserve"> </w:t>
      </w:r>
      <w:r w:rsidR="00CD67A2" w:rsidRPr="002E395A">
        <w:rPr>
          <w:rFonts w:ascii="New Hero Light" w:hAnsi="New Hero Light"/>
          <w:b/>
          <w:bCs/>
          <w:i/>
          <w:iCs/>
        </w:rPr>
        <w:t xml:space="preserve">American Southeast; </w:t>
      </w:r>
      <w:r w:rsidR="001C6775" w:rsidRPr="002E395A">
        <w:rPr>
          <w:rFonts w:ascii="New Hero Light" w:hAnsi="New Hero Light"/>
          <w:b/>
          <w:bCs/>
          <w:i/>
          <w:iCs/>
        </w:rPr>
        <w:t xml:space="preserve">Caddo; lithics; </w:t>
      </w:r>
      <w:r w:rsidR="006E5C87" w:rsidRPr="002E395A">
        <w:rPr>
          <w:rFonts w:ascii="New Hero Light" w:hAnsi="New Hero Light"/>
          <w:b/>
          <w:bCs/>
          <w:i/>
          <w:iCs/>
        </w:rPr>
        <w:t>computational archaeology</w:t>
      </w:r>
      <w:r w:rsidR="002E395A">
        <w:rPr>
          <w:rFonts w:ascii="New Hero Light" w:hAnsi="New Hero Light"/>
          <w:b/>
          <w:bCs/>
          <w:i/>
          <w:iCs/>
        </w:rPr>
        <w:t xml:space="preserve">; </w:t>
      </w:r>
      <w:proofErr w:type="spellStart"/>
      <w:r w:rsidR="002E395A">
        <w:rPr>
          <w:rFonts w:ascii="New Hero Light" w:hAnsi="New Hero Light"/>
          <w:b/>
          <w:bCs/>
          <w:i/>
          <w:iCs/>
        </w:rPr>
        <w:t>archaeoinformatics</w:t>
      </w:r>
      <w:proofErr w:type="spellEnd"/>
      <w:r w:rsidR="006E5C87" w:rsidRPr="002E395A">
        <w:rPr>
          <w:rFonts w:ascii="New Hero Light" w:hAnsi="New Hero Light"/>
          <w:b/>
          <w:bCs/>
          <w:i/>
          <w:iCs/>
        </w:rPr>
        <w:t>; museum studies; digital humanities; non-Western art history</w:t>
      </w:r>
      <w:r w:rsidR="002E395A" w:rsidRPr="002E395A">
        <w:rPr>
          <w:rFonts w:ascii="New Hero Light" w:hAnsi="New Hero Light"/>
          <w:b/>
          <w:bCs/>
          <w:i/>
          <w:iCs/>
        </w:rPr>
        <w:t>; ovoid biface</w:t>
      </w:r>
      <w:r w:rsidR="002E395A">
        <w:rPr>
          <w:rFonts w:ascii="New Hero Light" w:hAnsi="New Hero Light"/>
          <w:b/>
          <w:bCs/>
          <w:i/>
          <w:iCs/>
        </w:rPr>
        <w:t>;</w:t>
      </w:r>
      <w:r w:rsidR="002E395A" w:rsidRPr="002E395A">
        <w:rPr>
          <w:rFonts w:ascii="New Hero Light" w:hAnsi="New Hero Light"/>
          <w:b/>
          <w:bCs/>
          <w:i/>
          <w:iCs/>
        </w:rPr>
        <w:t xml:space="preserve"> Galt biface</w:t>
      </w:r>
      <w:r w:rsidR="002E395A">
        <w:rPr>
          <w:rFonts w:ascii="New Hero Light" w:hAnsi="New Hero Light"/>
          <w:b/>
          <w:bCs/>
          <w:i/>
          <w:iCs/>
        </w:rPr>
        <w:t>;</w:t>
      </w:r>
      <w:r w:rsidR="002E395A" w:rsidRPr="002E395A">
        <w:rPr>
          <w:rFonts w:ascii="New Hero Light" w:hAnsi="New Hero Light"/>
          <w:b/>
          <w:bCs/>
          <w:i/>
          <w:iCs/>
        </w:rPr>
        <w:t xml:space="preserve"> </w:t>
      </w:r>
      <w:r w:rsidR="00C609B6" w:rsidRPr="002E395A">
        <w:rPr>
          <w:rFonts w:ascii="New Hero Light" w:hAnsi="New Hero Light"/>
          <w:b/>
          <w:bCs/>
          <w:i/>
          <w:iCs/>
        </w:rPr>
        <w:t>Nikolas knife</w:t>
      </w:r>
      <w:r w:rsidR="00C609B6">
        <w:rPr>
          <w:rFonts w:ascii="New Hero Light" w:hAnsi="New Hero Light"/>
          <w:b/>
          <w:bCs/>
          <w:i/>
          <w:iCs/>
        </w:rPr>
        <w:t xml:space="preserve">; </w:t>
      </w:r>
      <w:r w:rsidR="002E395A" w:rsidRPr="002E395A">
        <w:rPr>
          <w:rFonts w:ascii="New Hero Light" w:hAnsi="New Hero Light"/>
          <w:b/>
          <w:bCs/>
          <w:i/>
          <w:iCs/>
        </w:rPr>
        <w:t>Jowell knife</w:t>
      </w:r>
      <w:r w:rsidR="002E395A">
        <w:rPr>
          <w:rFonts w:ascii="New Hero Light" w:hAnsi="New Hero Light"/>
          <w:b/>
          <w:bCs/>
          <w:i/>
          <w:iCs/>
        </w:rPr>
        <w:t>;</w:t>
      </w:r>
      <w:r w:rsidR="002E395A" w:rsidRPr="002E395A">
        <w:rPr>
          <w:rFonts w:ascii="New Hero Light" w:hAnsi="New Hero Light"/>
          <w:b/>
          <w:bCs/>
          <w:i/>
          <w:iCs/>
        </w:rPr>
        <w:t xml:space="preserve"> Jowell knives</w:t>
      </w:r>
      <w:r w:rsidR="002E395A">
        <w:rPr>
          <w:rFonts w:ascii="New Hero Light" w:hAnsi="New Hero Light"/>
          <w:b/>
          <w:bCs/>
          <w:i/>
          <w:iCs/>
        </w:rPr>
        <w:t>;</w:t>
      </w:r>
      <w:r w:rsidR="002E395A" w:rsidRPr="002E395A">
        <w:rPr>
          <w:rFonts w:ascii="New Hero Light" w:hAnsi="New Hero Light"/>
          <w:b/>
          <w:bCs/>
          <w:i/>
          <w:iCs/>
        </w:rPr>
        <w:t xml:space="preserve"> Jowell biface</w:t>
      </w:r>
    </w:p>
    <w:p w14:paraId="425794F2" w14:textId="1466F867" w:rsidR="002E395A" w:rsidRDefault="002E395A" w:rsidP="002E395A">
      <w:pPr>
        <w:spacing w:after="0"/>
        <w:ind w:left="720" w:right="720"/>
        <w:jc w:val="both"/>
        <w:rPr>
          <w:rFonts w:ascii="New Hero Light" w:hAnsi="New Hero Light"/>
        </w:rPr>
      </w:pPr>
    </w:p>
    <w:p w14:paraId="4D544D40" w14:textId="77777777" w:rsidR="007C484E" w:rsidRPr="002E395A" w:rsidRDefault="007C484E" w:rsidP="002E395A">
      <w:pPr>
        <w:spacing w:after="0"/>
        <w:ind w:left="720" w:right="720"/>
        <w:jc w:val="both"/>
        <w:rPr>
          <w:rFonts w:ascii="New Hero Light" w:hAnsi="New Hero Light"/>
        </w:rPr>
      </w:pPr>
    </w:p>
    <w:p w14:paraId="6AED8BA9" w14:textId="626DA975" w:rsidR="0046065E" w:rsidRPr="00C40348" w:rsidRDefault="00E454E3" w:rsidP="0046065E">
      <w:pPr>
        <w:jc w:val="both"/>
        <w:rPr>
          <w:rFonts w:ascii="New Hero UltraLight" w:hAnsi="New Hero UltraLight"/>
        </w:rPr>
      </w:pPr>
      <w:r w:rsidRPr="00C40348">
        <w:rPr>
          <w:rFonts w:ascii="New Hero UltraLight" w:hAnsi="New Hero UltraLight"/>
        </w:rPr>
        <w:t xml:space="preserve">Descriptive and/or qualitative color comparisons have been </w:t>
      </w:r>
      <w:r w:rsidR="00374157" w:rsidRPr="00C40348">
        <w:rPr>
          <w:rFonts w:ascii="New Hero UltraLight" w:hAnsi="New Hero UltraLight"/>
        </w:rPr>
        <w:t>employed</w:t>
      </w:r>
      <w:r w:rsidRPr="00C40348">
        <w:rPr>
          <w:rFonts w:ascii="New Hero UltraLight" w:hAnsi="New Hero UltraLight"/>
        </w:rPr>
        <w:t xml:space="preserve"> by generations of archaeologists using the Munsell color system</w:t>
      </w:r>
      <w:r w:rsidR="00D66760" w:rsidRPr="00C40348">
        <w:rPr>
          <w:rFonts w:ascii="New Hero UltraLight" w:hAnsi="New Hero UltraLight"/>
        </w:rPr>
        <w:t xml:space="preserve"> </w:t>
      </w:r>
      <w:r w:rsidR="00102D60"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Munsell&lt;/Author&gt;&lt;Year&gt;1915&lt;/Year&gt;&lt;RecNum&gt;11205&lt;/RecNum&gt;&lt;DisplayText&gt;(Munsell 1915)&lt;/DisplayText&gt;&lt;record&gt;&lt;rec-number&gt;11205&lt;/rec-number&gt;&lt;foreign-keys&gt;&lt;key app="EN" db-id="p9azfz2xyws25gedrz4p5ae4sa9vdterwtrd" timestamp="1677235292" guid="c81ddcff-edbf-426c-9fab-21682f289b66"&gt;11205&lt;/key&gt;&lt;/foreign-keys&gt;&lt;ref-type name="Book"&gt;6&lt;/ref-type&gt;&lt;contributors&gt;&lt;authors&gt;&lt;author&gt;Munsell, Albert Henry&lt;/author&gt;&lt;/authors&gt;&lt;/contributors&gt;&lt;titles&gt;&lt;title&gt;Atlas of the Munsell color system&lt;/title&gt;&lt;/titles&gt;&lt;dates&gt;&lt;year&gt;1915&lt;/year&gt;&lt;/dates&gt;&lt;publisher&gt;Wadsworth, Howland &amp;amp; Company, Incorporated, Printers&lt;/publisher&gt;&lt;urls&gt;&lt;/urls&gt;&lt;/record&gt;&lt;/Cite&gt;&lt;/EndNote&gt;</w:instrText>
      </w:r>
      <w:r w:rsidR="00102D60" w:rsidRPr="00C40348">
        <w:rPr>
          <w:rFonts w:ascii="New Hero UltraLight" w:hAnsi="New Hero UltraLight"/>
        </w:rPr>
        <w:fldChar w:fldCharType="separate"/>
      </w:r>
      <w:r w:rsidR="00102D60" w:rsidRPr="00C40348">
        <w:rPr>
          <w:rFonts w:ascii="New Hero UltraLight" w:hAnsi="New Hero UltraLight"/>
          <w:noProof/>
        </w:rPr>
        <w:t>(</w:t>
      </w:r>
      <w:hyperlink w:anchor="_ENREF_64" w:tooltip="Munsell, 1915 #11205" w:history="1">
        <w:r w:rsidR="00DE2D12" w:rsidRPr="00C40348">
          <w:rPr>
            <w:rStyle w:val="Hyperlink"/>
            <w:rFonts w:ascii="New Hero UltraLight" w:hAnsi="New Hero UltraLight"/>
          </w:rPr>
          <w:t>Munsell 1915</w:t>
        </w:r>
      </w:hyperlink>
      <w:r w:rsidR="00102D60" w:rsidRPr="00C40348">
        <w:rPr>
          <w:rFonts w:ascii="New Hero UltraLight" w:hAnsi="New Hero UltraLight"/>
          <w:noProof/>
        </w:rPr>
        <w:t>)</w:t>
      </w:r>
      <w:r w:rsidR="00102D60" w:rsidRPr="00C40348">
        <w:rPr>
          <w:rFonts w:ascii="New Hero UltraLight" w:hAnsi="New Hero UltraLight"/>
        </w:rPr>
        <w:fldChar w:fldCharType="end"/>
      </w:r>
      <w:r w:rsidR="00102D60" w:rsidRPr="00C40348">
        <w:rPr>
          <w:rFonts w:ascii="New Hero UltraLight" w:hAnsi="New Hero UltraLight"/>
        </w:rPr>
        <w:t>.</w:t>
      </w:r>
      <w:r w:rsidRPr="00C40348">
        <w:rPr>
          <w:rFonts w:ascii="New Hero UltraLight" w:hAnsi="New Hero UltraLight"/>
        </w:rPr>
        <w:t xml:space="preserve"> Discussions of cultural transmission and ceramic production were advanced by</w:t>
      </w:r>
      <w:r w:rsidR="00456A58" w:rsidRPr="00C40348">
        <w:rPr>
          <w:rFonts w:ascii="New Hero UltraLight" w:hAnsi="New Hero UltraLight"/>
        </w:rPr>
        <w:t xml:space="preserve"> </w:t>
      </w:r>
      <w:hyperlink w:anchor="_ENREF_32" w:tooltip="Frankel, 1994 #11207" w:history="1">
        <w:r w:rsidR="00DE2D12" w:rsidRPr="00C40348">
          <w:rPr>
            <w:rStyle w:val="Hyperlink"/>
            <w:rFonts w:ascii="New Hero UltraLight" w:hAnsi="New Hero UltraLight"/>
          </w:rPr>
          <w:t>Frankel (1994)</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Frankel&lt;/Author&gt;&lt;Year&gt;1994&lt;/Year&gt;&lt;RecNum&gt;11207&lt;/RecNum&gt;&lt;DisplayText&gt;Frankel (1994)&lt;/DisplayText&gt;&lt;record&gt;&lt;rec-number&gt;11207&lt;/rec-number&gt;&lt;foreign-keys&gt;&lt;key app="EN" db-id="p9azfz2xyws25gedrz4p5ae4sa9vdterwtrd" timestamp="1677235295" guid="f017a435-a3b9-4fdb-ae78-ee5d4f183195"&gt;11207&lt;/key&gt;&lt;/foreign-keys&gt;&lt;ref-type name="Journal Article"&gt;17&lt;/ref-type&gt;&lt;contributors&gt;&lt;authors&gt;&lt;author&gt;Frankel, David&lt;/author&gt;&lt;/authors&gt;&lt;/contributors&gt;&lt;titles&gt;&lt;title&gt;Color Variation on Prehistoric Cypriot Red Polished Pottery&lt;/title&gt;&lt;secondary-title&gt;Journal of Field Archaeology&lt;/secondary-title&gt;&lt;/titles&gt;&lt;periodical&gt;&lt;full-title&gt;Journal of Field Archaeology&lt;/full-title&gt;&lt;/periodical&gt;&lt;pages&gt;205-219&lt;/pages&gt;&lt;volume&gt;21&lt;/volume&gt;&lt;number&gt;2&lt;/number&gt;&lt;section&gt;205&lt;/section&gt;&lt;dates&gt;&lt;year&gt;1994&lt;/year&gt;&lt;/dates&gt;&lt;isbn&gt;0093-4690&amp;#xD;2042-4582&lt;/isbn&gt;&lt;urls&gt;&lt;/urls&gt;&lt;electronic-resource-num&gt;10.1179/009346994791547634&lt;/electronic-resource-num&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who</w:t>
      </w:r>
      <w:r w:rsidR="00456A58" w:rsidRPr="00C40348">
        <w:rPr>
          <w:rFonts w:ascii="New Hero UltraLight" w:hAnsi="New Hero UltraLight"/>
        </w:rPr>
        <w:t xml:space="preserve"> developed a systematic means of identifying trends in Red Polished wares from the Early and Middle Cypriot Bronze Age.</w:t>
      </w:r>
      <w:r w:rsidRPr="00C40348">
        <w:rPr>
          <w:rFonts w:ascii="New Hero UltraLight" w:hAnsi="New Hero UltraLight"/>
        </w:rPr>
        <w:t xml:space="preserve"> C</w:t>
      </w:r>
      <w:r w:rsidR="00EC052A" w:rsidRPr="00C40348">
        <w:rPr>
          <w:rFonts w:ascii="New Hero UltraLight" w:hAnsi="New Hero UltraLight"/>
        </w:rPr>
        <w:t xml:space="preserve">omparisons of color </w:t>
      </w:r>
      <w:r w:rsidRPr="00C40348">
        <w:rPr>
          <w:rFonts w:ascii="New Hero UltraLight" w:hAnsi="New Hero UltraLight"/>
        </w:rPr>
        <w:t xml:space="preserve">attributes were used by </w:t>
      </w:r>
      <w:hyperlink w:anchor="_ENREF_7" w:tooltip="Beck, 2016 #11211" w:history="1">
        <w:r w:rsidR="00DE2D12" w:rsidRPr="00C40348">
          <w:rPr>
            <w:rStyle w:val="Hyperlink"/>
            <w:rFonts w:ascii="New Hero UltraLight" w:hAnsi="New Hero UltraLight"/>
          </w:rPr>
          <w:t>Beck et al. (2016)</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Beck&lt;/Author&gt;&lt;Year&gt;2016&lt;/Year&gt;&lt;RecNum&gt;11211&lt;/RecNum&gt;&lt;DisplayText&gt;Beck et al. (2016)&lt;/DisplayText&gt;&lt;record&gt;&lt;rec-number&gt;11211&lt;/rec-number&gt;&lt;foreign-keys&gt;&lt;key app="EN" db-id="p9azfz2xyws25gedrz4p5ae4sa9vdterwtrd" timestamp="1677235323" guid="d4daeea0-05ff-446f-aaab-074a683b8112"&gt;11211&lt;/key&gt;&lt;/foreign-keys&gt;&lt;ref-type name="Journal Article"&gt;17&lt;/ref-type&gt;&lt;contributors&gt;&lt;authors&gt;&lt;author&gt;Beck, Margaret&lt;/author&gt;&lt;author&gt;Trabert, Sarah&lt;/author&gt;&lt;author&gt;Hill, David V.&lt;/author&gt;&lt;author&gt;Hill, Matthew E.&lt;/author&gt;&lt;/authors&gt;&lt;/contributors&gt;&lt;titles&gt;&lt;title&gt;Tewa Red and the Puebloan diaspora: The making of Ledbetter Red&lt;/title&gt;&lt;secondary-title&gt;Journal of Archaeological Science: Reports&lt;/secondary-title&gt;&lt;/titles&gt;&lt;periodical&gt;&lt;full-title&gt;Journal of Archaeological Science: Reports&lt;/full-title&gt;&lt;/periodical&gt;&lt;pages&gt;148-159&lt;/pages&gt;&lt;volume&gt;6&lt;/volume&gt;&lt;section&gt;148&lt;/section&gt;&lt;dates&gt;&lt;year&gt;2016&lt;/year&gt;&lt;/dates&gt;&lt;isbn&gt;2352409X&lt;/isbn&gt;&lt;urls&gt;&lt;/urls&gt;&lt;electronic-resource-num&gt;10.1016/j.jasrep.2016.01.036&lt;/electronic-resource-num&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to identify diagnostic ceramic traits in the American Southwest</w:t>
      </w:r>
      <w:r w:rsidR="00EC052A" w:rsidRPr="00C40348">
        <w:rPr>
          <w:rFonts w:ascii="New Hero UltraLight" w:hAnsi="New Hero UltraLight"/>
        </w:rPr>
        <w:t xml:space="preserve">, which </w:t>
      </w:r>
      <w:hyperlink w:anchor="_ENREF_62" w:tooltip="McGrath, 2017 #11206" w:history="1">
        <w:r w:rsidR="00DE2D12" w:rsidRPr="00C40348">
          <w:rPr>
            <w:rStyle w:val="Hyperlink"/>
            <w:rFonts w:ascii="New Hero UltraLight" w:hAnsi="New Hero UltraLight"/>
          </w:rPr>
          <w:t>McGrath, Beck, and Hill (2017)</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McGrath&lt;/Author&gt;&lt;Year&gt;2017&lt;/Year&gt;&lt;RecNum&gt;11206&lt;/RecNum&gt;&lt;DisplayText&gt;McGrath, Beck, and Hill (2017)&lt;/DisplayText&gt;&lt;record&gt;&lt;rec-number&gt;11206&lt;/rec-number&gt;&lt;foreign-keys&gt;&lt;key app="EN" db-id="p9azfz2xyws25gedrz4p5ae4sa9vdterwtrd" timestamp="1677235292" guid="2fc0b3dc-d310-4185-87c2-7a53241ef743"&gt;11206&lt;/key&gt;&lt;/foreign-keys&gt;&lt;ref-type name="Journal Article"&gt;17&lt;/ref-type&gt;&lt;contributors&gt;&lt;authors&gt;&lt;author&gt;McGrath, James R.&lt;/author&gt;&lt;author&gt;Beck, Margaret&lt;/author&gt;&lt;author&gt;Hill, Matthew E.&lt;/author&gt;&lt;/authors&gt;&lt;/contributors&gt;&lt;titles&gt;&lt;title&gt;Replicating Red: Analysis of ceramic slip color with CIELAB color data&lt;/title&gt;&lt;secondary-title&gt;Journal of Archaeological Science: Reports&lt;/secondary-title&gt;&lt;/titles&gt;&lt;periodical&gt;&lt;full-title&gt;Journal of Archaeological Science: Reports&lt;/full-title&gt;&lt;/periodical&gt;&lt;pages&gt;432-438&lt;/pages&gt;&lt;volume&gt;14&lt;/volume&gt;&lt;section&gt;432&lt;/section&gt;&lt;dates&gt;&lt;year&gt;2017&lt;/year&gt;&lt;/dates&gt;&lt;isbn&gt;2352409X&lt;/isbn&gt;&lt;urls&gt;&lt;/urls&gt;&lt;electronic-resource-num&gt;10.1016/j.jasrep.2017.06.020&lt;/electronic-resource-num&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later expanded to include the CIE Lab color space</w:t>
      </w:r>
      <w:r w:rsidR="00EC052A" w:rsidRPr="00C40348">
        <w:rPr>
          <w:rFonts w:ascii="New Hero UltraLight" w:hAnsi="New Hero UltraLight"/>
        </w:rPr>
        <w:t xml:space="preserve">. </w:t>
      </w:r>
      <w:hyperlink w:anchor="_ENREF_18" w:tooltip="D'Andrade, 2003 #11208" w:history="1">
        <w:proofErr w:type="spellStart"/>
        <w:r w:rsidR="00DE2D12" w:rsidRPr="00C40348">
          <w:rPr>
            <w:rStyle w:val="Hyperlink"/>
            <w:rFonts w:ascii="New Hero UltraLight" w:hAnsi="New Hero UltraLight"/>
          </w:rPr>
          <w:t>D'Andrade</w:t>
        </w:r>
        <w:proofErr w:type="spellEnd"/>
        <w:r w:rsidR="00DE2D12" w:rsidRPr="00C40348">
          <w:rPr>
            <w:rStyle w:val="Hyperlink"/>
            <w:rFonts w:ascii="New Hero UltraLight" w:hAnsi="New Hero UltraLight"/>
          </w:rPr>
          <w:t xml:space="preserve"> and Romney (2003)</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D&amp;apos;Andrade&lt;/Author&gt;&lt;Year&gt;2003&lt;/Year&gt;&lt;RecNum&gt;11208&lt;/RecNum&gt;&lt;DisplayText&gt;D&amp;apos;Andrade and Romney (2003)&lt;/DisplayText&gt;&lt;record&gt;&lt;rec-number&gt;11208&lt;/rec-number&gt;&lt;foreign-keys&gt;&lt;key app="EN" db-id="p9azfz2xyws25gedrz4p5ae4sa9vdterwtrd" timestamp="1677235301" guid="8288aa65-6d71-41c6-9d1a-fc792b39cb80"&gt;11208&lt;/key&gt;&lt;/foreign-keys&gt;&lt;ref-type name="Journal Article"&gt;17&lt;/ref-type&gt;&lt;contributors&gt;&lt;authors&gt;&lt;author&gt;D&amp;apos;Andrade, Roy G.&lt;/author&gt;&lt;author&gt;Romney, A. Kimball&lt;/author&gt;&lt;/authors&gt;&lt;/contributors&gt;&lt;auth-address&gt;Department of Anthropology, University of California at San Diego, La Jolla 92093, USA. rdandrade@ucsd.edu&lt;/auth-address&gt;&lt;titles&gt;&lt;title&gt;A quantitative model for transforming reflectance spectra into the Munsell color space using cone sensitivity functions and opponent process weights&lt;/title&gt;&lt;secondary-title&gt;Proc Natl Acad Sci U S A&lt;/secondary-title&gt;&lt;/titles&gt;&lt;periodical&gt;&lt;full-title&gt;Proc Natl Acad Sci U S A&lt;/full-title&gt;&lt;/periodical&gt;&lt;pages&gt;6281-6&lt;/pages&gt;&lt;volume&gt;100&lt;/volume&gt;&lt;number&gt;10&lt;/number&gt;&lt;edition&gt;20030505&lt;/edition&gt;&lt;keywords&gt;&lt;keyword&gt;*Color Perception/physiology&lt;/keyword&gt;&lt;keyword&gt;Contrast Sensitivity&lt;/keyword&gt;&lt;keyword&gt;Humans&lt;/keyword&gt;&lt;keyword&gt;Models, Psychological&lt;/keyword&gt;&lt;keyword&gt;Pattern Recognition, Visual/*physiology&lt;/keyword&gt;&lt;keyword&gt;Retinal Cone Photoreceptor Cells/*physiology&lt;/keyword&gt;&lt;keyword&gt;Space Perception/physiology&lt;/keyword&gt;&lt;/keywords&gt;&lt;dates&gt;&lt;year&gt;2003&lt;/year&gt;&lt;pub-dates&gt;&lt;date&gt;May 13&lt;/date&gt;&lt;/pub-dates&gt;&lt;/dates&gt;&lt;isbn&gt;0027-8424 (Print)&amp;#xD;1091-6490 (Electronic)&amp;#xD;0027-8424 (Linking)&lt;/isbn&gt;&lt;accession-num&gt;12732723&lt;/accession-num&gt;&lt;urls&gt;&lt;related-urls&gt;&lt;url&gt;https://www.ncbi.nlm.nih.gov/pubmed/12732723&lt;/url&gt;&lt;/related-urls&gt;&lt;/urls&gt;&lt;custom2&gt;PMC156363&lt;/custom2&gt;&lt;electronic-resource-num&gt;10.1073/pnas.1031827100&lt;/electronic-resource-num&gt;&lt;remote-database-name&gt;Medline&lt;/remote-database-name&gt;&lt;remote-database-provider&gt;NLM&lt;/remote-database-provider&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developed a quantitative approach to analyzing the Munsell color space that</w:t>
      </w:r>
      <w:r w:rsidR="007B029D" w:rsidRPr="00C40348">
        <w:rPr>
          <w:rFonts w:ascii="New Hero UltraLight" w:hAnsi="New Hero UltraLight"/>
        </w:rPr>
        <w:t xml:space="preserve"> </w:t>
      </w:r>
      <w:hyperlink w:anchor="_ENREF_77" w:tooltip="Ruck, 2015 #11209" w:history="1">
        <w:r w:rsidR="00DE2D12" w:rsidRPr="00C40348">
          <w:rPr>
            <w:rStyle w:val="Hyperlink"/>
            <w:rFonts w:ascii="New Hero UltraLight" w:hAnsi="New Hero UltraLight"/>
          </w:rPr>
          <w:t>Ruck and Brown (2015)</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Ruck&lt;/Author&gt;&lt;Year&gt;2015&lt;/Year&gt;&lt;RecNum&gt;11209&lt;/RecNum&gt;&lt;DisplayText&gt;Ruck and Brown (2015)&lt;/DisplayText&gt;&lt;record&gt;&lt;rec-number&gt;11209&lt;/rec-number&gt;&lt;foreign-keys&gt;&lt;key app="EN" db-id="p9azfz2xyws25gedrz4p5ae4sa9vdterwtrd" timestamp="1677235304" guid="1a814404-c6b3-4765-9961-2c2a0f9ff99c"&gt;11209&lt;/key&gt;&lt;/foreign-keys&gt;&lt;ref-type name="Journal Article"&gt;17&lt;/ref-type&gt;&lt;contributors&gt;&lt;authors&gt;&lt;author&gt;Ruck, Lana&lt;/author&gt;&lt;author&gt;Brown, Clifford T.&lt;/author&gt;&lt;/authors&gt;&lt;/contributors&gt;&lt;titles&gt;&lt;title&gt;Quantitative analysis of Munsell color data from archeological ceramics&lt;/title&gt;&lt;secondary-title&gt;Journal of Archaeological Science: Reports&lt;/secondary-title&gt;&lt;/titles&gt;&lt;periodical&gt;&lt;full-title&gt;Journal of Archaeological Science: Reports&lt;/full-title&gt;&lt;/periodical&gt;&lt;pages&gt;549-557&lt;/pages&gt;&lt;volume&gt;3&lt;/volume&gt;&lt;section&gt;549&lt;/section&gt;&lt;dates&gt;&lt;year&gt;2015&lt;/year&gt;&lt;/dates&gt;&lt;isbn&gt;2352409X&lt;/isbn&gt;&lt;urls&gt;&lt;/urls&gt;&lt;electronic-resource-num&gt;10.1016/j.jasrep.2015.08.014&lt;/electronic-resource-num&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00DB6C8A" w:rsidRPr="00C40348">
        <w:rPr>
          <w:rFonts w:ascii="New Hero UltraLight" w:hAnsi="New Hero UltraLight"/>
        </w:rPr>
        <w:t xml:space="preserve"> </w:t>
      </w:r>
      <w:r w:rsidRPr="00C40348">
        <w:rPr>
          <w:rFonts w:ascii="New Hero UltraLight" w:hAnsi="New Hero UltraLight"/>
        </w:rPr>
        <w:t>later built upon to analyze</w:t>
      </w:r>
      <w:r w:rsidR="00DB6C8A" w:rsidRPr="00C40348">
        <w:rPr>
          <w:rFonts w:ascii="New Hero UltraLight" w:hAnsi="New Hero UltraLight"/>
        </w:rPr>
        <w:t xml:space="preserve"> ceramic slip color.</w:t>
      </w:r>
      <w:r w:rsidR="00153C0F" w:rsidRPr="00C40348">
        <w:rPr>
          <w:rFonts w:ascii="New Hero UltraLight" w:hAnsi="New Hero UltraLight"/>
        </w:rPr>
        <w:t xml:space="preserve"> Through debitage analyses, color has also been used to link specific tools with specific flakes </w:t>
      </w:r>
      <w:r w:rsidR="00153C0F"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Weber&lt;/Author&gt;&lt;Year&gt;2016&lt;/Year&gt;&lt;RecNum&gt;11197&lt;/RecNum&gt;&lt;DisplayText&gt;(Weber 2016)&lt;/DisplayText&gt;&lt;record&gt;&lt;rec-number&gt;11197&lt;/rec-number&gt;&lt;foreign-keys&gt;&lt;key app="EN" db-id="p9azfz2xyws25gedrz4p5ae4sa9vdterwtrd" timestamp="1677235058" guid="3df874ad-0dfb-4742-a940-6eefff5dcfd5"&gt;11197&lt;/key&gt;&lt;/foreign-keys&gt;&lt;ref-type name="Journal Article"&gt;17&lt;/ref-type&gt;&lt;contributors&gt;&lt;authors&gt;&lt;author&gt;Weber, Carey D.&lt;/author&gt;&lt;/authors&gt;&lt;/contributors&gt;&lt;titles&gt;&lt;title&gt;Small Site Archeology: 41GL129, A Flake Cache Site in Gillespie County, Texas&lt;/title&gt;&lt;secondary-title&gt;Bulletin of the Texas Archeological Society&lt;/secondary-title&gt;&lt;/titles&gt;&lt;periodical&gt;&lt;full-title&gt;Bulletin of the Texas Archeological Society&lt;/full-title&gt;&lt;/periodical&gt;&lt;pages&gt;163-184&lt;/pages&gt;&lt;volume&gt;87&lt;/volume&gt;&lt;dates&gt;&lt;year&gt;2016&lt;/year&gt;&lt;/dates&gt;&lt;urls&gt;&lt;/urls&gt;&lt;/record&gt;&lt;/Cite&gt;&lt;/EndNote&gt;</w:instrText>
      </w:r>
      <w:r w:rsidR="00153C0F" w:rsidRPr="00C40348">
        <w:rPr>
          <w:rFonts w:ascii="New Hero UltraLight" w:hAnsi="New Hero UltraLight"/>
        </w:rPr>
        <w:fldChar w:fldCharType="separate"/>
      </w:r>
      <w:r w:rsidR="00153C0F" w:rsidRPr="00C40348">
        <w:rPr>
          <w:rFonts w:ascii="New Hero UltraLight" w:hAnsi="New Hero UltraLight"/>
          <w:noProof/>
        </w:rPr>
        <w:t>(</w:t>
      </w:r>
      <w:hyperlink w:anchor="_ENREF_85" w:tooltip="Weber, 2016 #11197" w:history="1">
        <w:r w:rsidR="00DE2D12" w:rsidRPr="00C40348">
          <w:rPr>
            <w:rStyle w:val="Hyperlink"/>
            <w:rFonts w:ascii="New Hero UltraLight" w:hAnsi="New Hero UltraLight"/>
          </w:rPr>
          <w:t>Weber 2016</w:t>
        </w:r>
      </w:hyperlink>
      <w:r w:rsidR="00153C0F" w:rsidRPr="00C40348">
        <w:rPr>
          <w:rFonts w:ascii="New Hero UltraLight" w:hAnsi="New Hero UltraLight"/>
          <w:noProof/>
        </w:rPr>
        <w:t>)</w:t>
      </w:r>
      <w:r w:rsidR="00153C0F" w:rsidRPr="00C40348">
        <w:rPr>
          <w:rFonts w:ascii="New Hero UltraLight" w:hAnsi="New Hero UltraLight"/>
        </w:rPr>
        <w:fldChar w:fldCharType="end"/>
      </w:r>
      <w:r w:rsidR="00153C0F" w:rsidRPr="00C40348">
        <w:rPr>
          <w:rFonts w:ascii="New Hero UltraLight" w:hAnsi="New Hero UltraLight"/>
        </w:rPr>
        <w:t xml:space="preserve">, and color also has utility in characterizing heat treatment/s </w:t>
      </w:r>
      <w:r w:rsidR="00153C0F" w:rsidRPr="00C40348">
        <w:rPr>
          <w:rFonts w:ascii="New Hero UltraLight" w:hAnsi="New Hero UltraLight"/>
        </w:rPr>
        <w:fldChar w:fldCharType="begin">
          <w:fldData xml:space="preserve">PEVuZE5vdGU+PENpdGU+PEF1dGhvcj5GaWVsZHM8L0F1dGhvcj48WWVhcj4yMDEyPC9ZZWFyPjxS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GaWVsZHM8L0F1dGhvcj48WWVhcj4yMDEyPC9ZZWFyPjxS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53C0F" w:rsidRPr="00C40348">
        <w:rPr>
          <w:rFonts w:ascii="New Hero UltraLight" w:hAnsi="New Hero UltraLight"/>
        </w:rPr>
      </w:r>
      <w:r w:rsidR="00153C0F" w:rsidRPr="00C40348">
        <w:rPr>
          <w:rFonts w:ascii="New Hero UltraLight" w:hAnsi="New Hero UltraLight"/>
        </w:rPr>
        <w:fldChar w:fldCharType="separate"/>
      </w:r>
      <w:r w:rsidR="007219BD" w:rsidRPr="00C40348">
        <w:rPr>
          <w:rFonts w:ascii="New Hero UltraLight" w:hAnsi="New Hero UltraLight"/>
          <w:noProof/>
        </w:rPr>
        <w:t>(</w:t>
      </w:r>
      <w:hyperlink w:anchor="_ENREF_30" w:tooltip="Fields, 2012 #5541" w:history="1">
        <w:r w:rsidR="00DE2D12" w:rsidRPr="00C40348">
          <w:rPr>
            <w:rStyle w:val="Hyperlink"/>
            <w:rFonts w:ascii="New Hero UltraLight" w:hAnsi="New Hero UltraLight"/>
          </w:rPr>
          <w:t>Fields and Gadus 2012</w:t>
        </w:r>
      </w:hyperlink>
      <w:r w:rsidR="007219BD" w:rsidRPr="00C40348">
        <w:rPr>
          <w:rFonts w:ascii="New Hero UltraLight" w:hAnsi="New Hero UltraLight"/>
          <w:noProof/>
        </w:rPr>
        <w:t xml:space="preserve">; </w:t>
      </w:r>
      <w:hyperlink w:anchor="_ENREF_70" w:tooltip="Quigg, 2014 #6163" w:history="1">
        <w:r w:rsidR="00DE2D12" w:rsidRPr="00C40348">
          <w:rPr>
            <w:rStyle w:val="Hyperlink"/>
            <w:rFonts w:ascii="New Hero UltraLight" w:hAnsi="New Hero UltraLight"/>
          </w:rPr>
          <w:t>Quigg et al. 2014</w:t>
        </w:r>
      </w:hyperlink>
      <w:r w:rsidR="007219BD" w:rsidRPr="00C40348">
        <w:rPr>
          <w:rFonts w:ascii="New Hero UltraLight" w:hAnsi="New Hero UltraLight"/>
          <w:noProof/>
        </w:rPr>
        <w:t xml:space="preserve">; </w:t>
      </w:r>
      <w:hyperlink w:anchor="_ENREF_35" w:tooltip="Gadus, 2006 #5629" w:history="1">
        <w:r w:rsidR="00DE2D12" w:rsidRPr="00C40348">
          <w:rPr>
            <w:rStyle w:val="Hyperlink"/>
            <w:rFonts w:ascii="New Hero UltraLight" w:hAnsi="New Hero UltraLight"/>
          </w:rPr>
          <w:t>Gadus, Fields, and Kibler 2006</w:t>
        </w:r>
      </w:hyperlink>
      <w:r w:rsidR="007219BD" w:rsidRPr="00C40348">
        <w:rPr>
          <w:rFonts w:ascii="New Hero UltraLight" w:hAnsi="New Hero UltraLight"/>
          <w:noProof/>
        </w:rPr>
        <w:t xml:space="preserve">; </w:t>
      </w:r>
      <w:hyperlink w:anchor="_ENREF_43" w:tooltip="Hall, 1994 #11198" w:history="1">
        <w:r w:rsidR="00DE2D12" w:rsidRPr="00C40348">
          <w:rPr>
            <w:rStyle w:val="Hyperlink"/>
            <w:rFonts w:ascii="New Hero UltraLight" w:hAnsi="New Hero UltraLight"/>
          </w:rPr>
          <w:t>Hall 1994</w:t>
        </w:r>
      </w:hyperlink>
      <w:r w:rsidR="007219BD" w:rsidRPr="00C40348">
        <w:rPr>
          <w:rFonts w:ascii="New Hero UltraLight" w:hAnsi="New Hero UltraLight"/>
          <w:noProof/>
        </w:rPr>
        <w:t>)</w:t>
      </w:r>
      <w:r w:rsidR="00153C0F" w:rsidRPr="00C40348">
        <w:rPr>
          <w:rFonts w:ascii="New Hero UltraLight" w:hAnsi="New Hero UltraLight"/>
        </w:rPr>
        <w:fldChar w:fldCharType="end"/>
      </w:r>
      <w:r w:rsidR="00153C0F" w:rsidRPr="00C40348">
        <w:rPr>
          <w:rFonts w:ascii="New Hero UltraLight" w:hAnsi="New Hero UltraLight"/>
        </w:rPr>
        <w:t xml:space="preserve">, </w:t>
      </w:r>
      <w:r w:rsidR="0046065E" w:rsidRPr="00C40348">
        <w:rPr>
          <w:rFonts w:ascii="New Hero UltraLight" w:hAnsi="New Hero UltraLight"/>
        </w:rPr>
        <w:t>However, the assignment of raw material color has, to this point, been a highly subjective enterprise that is not linked, at least not directly, to specific raw materials or raw material sources.</w:t>
      </w:r>
    </w:p>
    <w:p w14:paraId="32EE61FB" w14:textId="77777777" w:rsidR="002E395A" w:rsidRDefault="002E395A" w:rsidP="008C6829">
      <w:pPr>
        <w:jc w:val="both"/>
        <w:rPr>
          <w:rFonts w:ascii="New Hero Light" w:hAnsi="New Hero Light"/>
          <w:i/>
          <w:iCs/>
        </w:rPr>
      </w:pPr>
    </w:p>
    <w:p w14:paraId="473C5BCF" w14:textId="45DFB401" w:rsidR="00690608" w:rsidRPr="002E395A" w:rsidRDefault="0046065E" w:rsidP="008C6829">
      <w:pPr>
        <w:jc w:val="both"/>
        <w:rPr>
          <w:rFonts w:ascii="New Hero Light" w:hAnsi="New Hero Light"/>
        </w:rPr>
      </w:pPr>
      <w:r w:rsidRPr="002E395A">
        <w:rPr>
          <w:rFonts w:ascii="New Hero Light" w:hAnsi="New Hero Light"/>
          <w:i/>
          <w:iCs/>
        </w:rPr>
        <w:lastRenderedPageBreak/>
        <w:t>Nodule</w:t>
      </w:r>
      <w:r w:rsidR="00AD6903" w:rsidRPr="002E395A">
        <w:rPr>
          <w:rFonts w:ascii="New Hero Light" w:hAnsi="New Hero Light"/>
          <w:i/>
          <w:iCs/>
        </w:rPr>
        <w:t xml:space="preserve"> size and mechanical flaking properties</w:t>
      </w:r>
    </w:p>
    <w:p w14:paraId="7E28CD12" w14:textId="5B4740B7" w:rsidR="00AD6903" w:rsidRPr="00C40348" w:rsidRDefault="00690608" w:rsidP="00290DAB">
      <w:pPr>
        <w:jc w:val="both"/>
        <w:rPr>
          <w:rFonts w:ascii="New Hero UltraLight" w:hAnsi="New Hero UltraLight"/>
        </w:rPr>
      </w:pPr>
      <w:r w:rsidRPr="00C40348">
        <w:rPr>
          <w:rFonts w:ascii="New Hero UltraLight" w:hAnsi="New Hero UltraLight"/>
        </w:rPr>
        <w:t>N</w:t>
      </w:r>
      <w:r w:rsidR="001222DD" w:rsidRPr="00C40348">
        <w:rPr>
          <w:rFonts w:ascii="New Hero UltraLight" w:hAnsi="New Hero UltraLight"/>
        </w:rPr>
        <w:t xml:space="preserve">odule size </w:t>
      </w:r>
      <w:r w:rsidRPr="00C40348">
        <w:rPr>
          <w:rFonts w:ascii="New Hero UltraLight" w:hAnsi="New Hero UltraLight"/>
        </w:rPr>
        <w:t>has</w:t>
      </w:r>
      <w:r w:rsidR="001222DD" w:rsidRPr="00C40348">
        <w:rPr>
          <w:rFonts w:ascii="New Hero UltraLight" w:hAnsi="New Hero UltraLight"/>
        </w:rPr>
        <w:t xml:space="preserve"> </w:t>
      </w:r>
      <w:r w:rsidRPr="00C40348">
        <w:rPr>
          <w:rFonts w:ascii="New Hero UltraLight" w:hAnsi="New Hero UltraLight"/>
        </w:rPr>
        <w:t>been</w:t>
      </w:r>
      <w:r w:rsidR="001222DD" w:rsidRPr="00C40348">
        <w:rPr>
          <w:rFonts w:ascii="New Hero UltraLight" w:hAnsi="New Hero UltraLight"/>
        </w:rPr>
        <w:t xml:space="preserve"> </w:t>
      </w:r>
      <w:r w:rsidRPr="00C40348">
        <w:rPr>
          <w:rFonts w:ascii="New Hero UltraLight" w:hAnsi="New Hero UltraLight"/>
        </w:rPr>
        <w:t>advanced as a source of</w:t>
      </w:r>
      <w:r w:rsidR="001222DD" w:rsidRPr="00C40348">
        <w:rPr>
          <w:rFonts w:ascii="New Hero UltraLight" w:hAnsi="New Hero UltraLight"/>
        </w:rPr>
        <w:t xml:space="preserve"> </w:t>
      </w:r>
      <w:r w:rsidR="00103578" w:rsidRPr="00C40348">
        <w:rPr>
          <w:rFonts w:ascii="New Hero UltraLight" w:hAnsi="New Hero UltraLight"/>
        </w:rPr>
        <w:t>morphological variation in</w:t>
      </w:r>
      <w:r w:rsidRPr="00C40348">
        <w:rPr>
          <w:rFonts w:ascii="New Hero UltraLight" w:hAnsi="New Hero UltraLight"/>
        </w:rPr>
        <w:t xml:space="preserve"> stone tools</w:t>
      </w:r>
      <w:r w:rsidR="0035623B" w:rsidRPr="00C40348">
        <w:rPr>
          <w:rFonts w:ascii="New Hero UltraLight" w:hAnsi="New Hero UltraLight"/>
        </w:rPr>
        <w:t xml:space="preserve"> </w:t>
      </w:r>
      <w:r w:rsidR="0035623B" w:rsidRPr="00C40348">
        <w:rPr>
          <w:rFonts w:ascii="New Hero UltraLight" w:hAnsi="New Hero UltraLight"/>
        </w:rPr>
        <w:fldChar w:fldCharType="begin">
          <w:fldData xml:space="preserve">PEVuZE5vdGU+PENpdGU+PEF1dGhvcj5Bc2h0b248L0F1dGhvcj48WWVhcj4xOTk0PC9ZZWFyPjxS
ZWNOdW0+MTEyMTU8L1JlY051bT48RGlzcGxheVRleHQ+KEFzaHRvbiBhbmQgTWNOYWJiIDE5OTQ7
IEVyZW4gZXQgYWwuIDIwMTQ7IEh1cnN0IGV0IGFsLiAyMDE0OyBCcmFkYnVyeSBhbmQgRnJhbmts
aW4gMjAxNjsgU2hvdHQgYW5kIFNpbGxpdG9lIDIwMDQpPC9EaXNwbGF5VGV4dD48cmVjb3JkPjxy
ZWMtbnVtYmVyPjExMjE1PC9yZWMtbnVtYmVyPjxmb3JlaWduLWtleXM+PGtleSBhcHA9IkVOIiBk
Yi1pZD0icDlhemZ6Mnh5d3MyNWdlZHJ6NHA1YWU0c2E5dmR0ZXJ3dHJkIiB0aW1lc3RhbXA9IjE2
NzcyMzUzNTMiIGd1aWQ9IjBlMDc5YzUwLWQ2Y2ItNDJjMC04Y2FlLWQzMDZkMjE1YWI5MCI+MTEy
MTU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A5PC9SZWNOdW0+PHJlY29yZD48cmVjLW51bWJlcj44NDA5PC9yZWMtbnVt
YmVyPjxmb3JlaWduLWtleXM+PGtleSBhcHA9IkVOIiBkYi1pZD0icDlhemZ6Mnh5d3MyNWdlZHJ6
NHA1YWU0c2E5dmR0ZXJ3dHJkIiB0aW1lc3RhbXA9IjE2NzY5OTAwMzEiIGd1aWQ9ImVlMTU3OTA0
LTE3MDYtNGYwMS1iNWMwLWQyMWUyNGU0ZWIxNiI+ODQwOT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E5PC9SZWNOdW0+PHJlY29yZD48cmVjLW51
bWJlcj4xMTIxOTwvcmVjLW51bWJlcj48Zm9yZWlnbi1rZXlzPjxrZXkgYXBwPSJFTiIgZGItaWQ9
InA5YXpmejJ4eXdzMjVnZWRyejRwNWFlNHNhOXZkdGVyd3RyZCIgdGltZXN0YW1wPSIxNjc3MjM1
MzY2IiBndWlkPSJjZGM2MTU4My0zNjI0LTQ2NjItYjk3My1hZjcwMDFhNTM3YmMiPjExMjE5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E8L1JlY051bT48cmVj
b3JkPjxyZWMtbnVtYmVyPjExMjIxPC9yZWMtbnVtYmVyPjxmb3JlaWduLWtleXM+PGtleSBhcHA9
IkVOIiBkYi1pZD0icDlhemZ6Mnh5d3MyNWdlZHJ6NHA1YWU0c2E5dmR0ZXJ3dHJkIiB0aW1lc3Rh
bXA9IjE2NzcyMzUzODMiIGd1aWQ9IjZmZWM0MzNjLTQwMTctNGUwYS04ZmRiLTAwZjQ3Nzk4Nzgy
ZCI+MTEyMjE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yPC9SZWNOdW0+PHJlY29yZD48cmVjLW51bWJl
cj4xMTIyMjwvcmVjLW51bWJlcj48Zm9yZWlnbi1rZXlzPjxrZXkgYXBwPSJFTiIgZGItaWQ9InA5
YXpmejJ4eXdzMjVnZWRyejRwNWFlNHNhOXZkdGVyd3RyZCIgdGltZXN0YW1wPSIxNjc3MjM1Mzkx
IiBndWlkPSI5YjE2Zjk4Zi04OTcwLTQ0MjYtYTQ4Mi1mOTFjYTk4OTU0ZDUiPjExMjIy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c2h0b248L0F1dGhvcj48WWVhcj4xOTk0PC9ZZWFyPjxS
ZWNOdW0+MTEyMTU8L1JlY051bT48RGlzcGxheVRleHQ+KEFzaHRvbiBhbmQgTWNOYWJiIDE5OTQ7
IEVyZW4gZXQgYWwuIDIwMTQ7IEh1cnN0IGV0IGFsLiAyMDE0OyBCcmFkYnVyeSBhbmQgRnJhbmts
aW4gMjAxNjsgU2hvdHQgYW5kIFNpbGxpdG9lIDIwMDQpPC9EaXNwbGF5VGV4dD48cmVjb3JkPjxy
ZWMtbnVtYmVyPjExMjE1PC9yZWMtbnVtYmVyPjxmb3JlaWduLWtleXM+PGtleSBhcHA9IkVOIiBk
Yi1pZD0icDlhemZ6Mnh5d3MyNWdlZHJ6NHA1YWU0c2E5dmR0ZXJ3dHJkIiB0aW1lc3RhbXA9IjE2
NzcyMzUzNTMiIGd1aWQ9IjBlMDc5YzUwLWQ2Y2ItNDJjMC04Y2FlLWQzMDZkMjE1YWI5MCI+MTEy
MTU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A5PC9SZWNOdW0+PHJlY29yZD48cmVjLW51bWJlcj44NDA5PC9yZWMtbnVt
YmVyPjxmb3JlaWduLWtleXM+PGtleSBhcHA9IkVOIiBkYi1pZD0icDlhemZ6Mnh5d3MyNWdlZHJ6
NHA1YWU0c2E5dmR0ZXJ3dHJkIiB0aW1lc3RhbXA9IjE2NzY5OTAwMzEiIGd1aWQ9ImVlMTU3OTA0
LTE3MDYtNGYwMS1iNWMwLWQyMWUyNGU0ZWIxNiI+ODQwOT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E5PC9SZWNOdW0+PHJlY29yZD48cmVjLW51
bWJlcj4xMTIxOTwvcmVjLW51bWJlcj48Zm9yZWlnbi1rZXlzPjxrZXkgYXBwPSJFTiIgZGItaWQ9
InA5YXpmejJ4eXdzMjVnZWRyejRwNWFlNHNhOXZkdGVyd3RyZCIgdGltZXN0YW1wPSIxNjc3MjM1
MzY2IiBndWlkPSJjZGM2MTU4My0zNjI0LTQ2NjItYjk3My1hZjcwMDFhNTM3YmMiPjExMjE5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E8L1JlY051bT48cmVj
b3JkPjxyZWMtbnVtYmVyPjExMjIxPC9yZWMtbnVtYmVyPjxmb3JlaWduLWtleXM+PGtleSBhcHA9
IkVOIiBkYi1pZD0icDlhemZ6Mnh5d3MyNWdlZHJ6NHA1YWU0c2E5dmR0ZXJ3dHJkIiB0aW1lc3Rh
bXA9IjE2NzcyMzUzODMiIGd1aWQ9IjZmZWM0MzNjLTQwMTctNGUwYS04ZmRiLTAwZjQ3Nzk4Nzgy
ZCI+MTEyMjE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yPC9SZWNOdW0+PHJlY29yZD48cmVjLW51bWJl
cj4xMTIyMjwvcmVjLW51bWJlcj48Zm9yZWlnbi1rZXlzPjxrZXkgYXBwPSJFTiIgZGItaWQ9InA5
YXpmejJ4eXdzMjVnZWRyejRwNWFlNHNhOXZkdGVyd3RyZCIgdGltZXN0YW1wPSIxNjc3MjM1Mzkx
IiBndWlkPSI5YjE2Zjk4Zi04OTcwLTQ0MjYtYTQ4Mi1mOTFjYTk4OTU0ZDUiPjExMjIy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35623B" w:rsidRPr="00C40348">
        <w:rPr>
          <w:rFonts w:ascii="New Hero UltraLight" w:hAnsi="New Hero UltraLight"/>
        </w:rPr>
      </w:r>
      <w:r w:rsidR="0035623B" w:rsidRPr="00C40348">
        <w:rPr>
          <w:rFonts w:ascii="New Hero UltraLight" w:hAnsi="New Hero UltraLight"/>
        </w:rPr>
        <w:fldChar w:fldCharType="separate"/>
      </w:r>
      <w:r w:rsidR="007219BD" w:rsidRPr="00C40348">
        <w:rPr>
          <w:rFonts w:ascii="New Hero UltraLight" w:hAnsi="New Hero UltraLight"/>
          <w:noProof/>
        </w:rPr>
        <w:t>(</w:t>
      </w:r>
      <w:hyperlink w:anchor="_ENREF_5" w:tooltip="Ashton, 1994 #11215" w:history="1">
        <w:r w:rsidR="00DE2D12" w:rsidRPr="00C40348">
          <w:rPr>
            <w:rStyle w:val="Hyperlink"/>
            <w:rFonts w:ascii="New Hero UltraLight" w:hAnsi="New Hero UltraLight"/>
          </w:rPr>
          <w:t>Ashton and McNabb 1994</w:t>
        </w:r>
      </w:hyperlink>
      <w:r w:rsidR="007219BD" w:rsidRPr="00C40348">
        <w:rPr>
          <w:rFonts w:ascii="New Hero UltraLight" w:hAnsi="New Hero UltraLight"/>
          <w:noProof/>
        </w:rPr>
        <w:t xml:space="preserve">; </w:t>
      </w:r>
      <w:hyperlink w:anchor="_ENREF_29" w:tooltip="Eren, 2014 #8409" w:history="1">
        <w:r w:rsidR="00DE2D12" w:rsidRPr="00C40348">
          <w:rPr>
            <w:rStyle w:val="Hyperlink"/>
            <w:rFonts w:ascii="New Hero UltraLight" w:hAnsi="New Hero UltraLight"/>
          </w:rPr>
          <w:t>Eren et al. 2014</w:t>
        </w:r>
      </w:hyperlink>
      <w:r w:rsidR="007219BD" w:rsidRPr="00C40348">
        <w:rPr>
          <w:rFonts w:ascii="New Hero UltraLight" w:hAnsi="New Hero UltraLight"/>
          <w:noProof/>
        </w:rPr>
        <w:t xml:space="preserve">; </w:t>
      </w:r>
      <w:hyperlink w:anchor="_ENREF_48" w:tooltip="Hurst, 2014 #11219" w:history="1">
        <w:r w:rsidR="00DE2D12" w:rsidRPr="00C40348">
          <w:rPr>
            <w:rStyle w:val="Hyperlink"/>
            <w:rFonts w:ascii="New Hero UltraLight" w:hAnsi="New Hero UltraLight"/>
          </w:rPr>
          <w:t>Hurst et al. 2014</w:t>
        </w:r>
      </w:hyperlink>
      <w:r w:rsidR="007219BD" w:rsidRPr="00C40348">
        <w:rPr>
          <w:rFonts w:ascii="New Hero UltraLight" w:hAnsi="New Hero UltraLight"/>
          <w:noProof/>
        </w:rPr>
        <w:t xml:space="preserve">; </w:t>
      </w:r>
      <w:hyperlink w:anchor="_ENREF_11" w:tooltip="Bradbury, 2016 #11221" w:history="1">
        <w:r w:rsidR="00DE2D12" w:rsidRPr="00C40348">
          <w:rPr>
            <w:rStyle w:val="Hyperlink"/>
            <w:rFonts w:ascii="New Hero UltraLight" w:hAnsi="New Hero UltraLight"/>
          </w:rPr>
          <w:t>Bradbury and Franklin 2016</w:t>
        </w:r>
      </w:hyperlink>
      <w:r w:rsidR="007219BD" w:rsidRPr="00C40348">
        <w:rPr>
          <w:rFonts w:ascii="New Hero UltraLight" w:hAnsi="New Hero UltraLight"/>
          <w:noProof/>
        </w:rPr>
        <w:t xml:space="preserve">; </w:t>
      </w:r>
      <w:hyperlink w:anchor="_ENREF_83" w:tooltip="Shott, 2004 #11222" w:history="1">
        <w:r w:rsidR="00DE2D12" w:rsidRPr="00C40348">
          <w:rPr>
            <w:rStyle w:val="Hyperlink"/>
            <w:rFonts w:ascii="New Hero UltraLight" w:hAnsi="New Hero UltraLight"/>
          </w:rPr>
          <w:t>Shott and Sillitoe 2004</w:t>
        </w:r>
      </w:hyperlink>
      <w:r w:rsidR="007219BD" w:rsidRPr="00C40348">
        <w:rPr>
          <w:rFonts w:ascii="New Hero UltraLight" w:hAnsi="New Hero UltraLight"/>
          <w:noProof/>
        </w:rPr>
        <w:t>)</w:t>
      </w:r>
      <w:r w:rsidR="0035623B" w:rsidRPr="00C40348">
        <w:rPr>
          <w:rFonts w:ascii="New Hero UltraLight" w:hAnsi="New Hero UltraLight"/>
        </w:rPr>
        <w:fldChar w:fldCharType="end"/>
      </w:r>
      <w:r w:rsidR="00B25C7F" w:rsidRPr="00C40348">
        <w:rPr>
          <w:rFonts w:ascii="New Hero UltraLight" w:hAnsi="New Hero UltraLight"/>
        </w:rPr>
        <w:t xml:space="preserve">, </w:t>
      </w:r>
      <w:r w:rsidRPr="00C40348">
        <w:rPr>
          <w:rFonts w:ascii="New Hero UltraLight" w:hAnsi="New Hero UltraLight"/>
        </w:rPr>
        <w:t>providing</w:t>
      </w:r>
      <w:r w:rsidR="00620BB4" w:rsidRPr="00C40348">
        <w:rPr>
          <w:rFonts w:ascii="New Hero UltraLight" w:hAnsi="New Hero UltraLight"/>
        </w:rPr>
        <w:t xml:space="preserve"> evidence for lithic transportation </w:t>
      </w:r>
      <w:r w:rsidR="00620BB4" w:rsidRPr="00C40348">
        <w:rPr>
          <w:rFonts w:ascii="New Hero UltraLight" w:hAnsi="New Hero UltraLight"/>
        </w:rPr>
        <w:fldChar w:fldCharType="begin">
          <w:fldData xml:space="preserve">PEVuZE5vdGU+PENpdGU+PEF1dGhvcj5GaW5rZWw8L0F1dGhvcj48WWVhcj4yMDE4PC9ZZWFyPjxS
ZWNOdW0+MTEyMTQ8L1JlY051bT48RGlzcGxheVRleHQ+KEZpbmtlbCBhbmQgR29waGVyIDIwMTg7
IERpdGNoZmllbGQgYW5kIFJleW5lbiAyMDIyOyBEaXRjaGZpZWxkIDIwMTYpPC9EaXNwbGF5VGV4
dD48cmVjb3JkPjxyZWMtbnVtYmVyPjExMjE0PC9yZWMtbnVtYmVyPjxmb3JlaWduLWtleXM+PGtl
eSBhcHA9IkVOIiBkYi1pZD0icDlhemZ6Mnh5d3MyNWdlZHJ6NHA1YWU0c2E5dmR0ZXJ3dHJkIiB0
aW1lc3RhbXA9IjE2NzcyMzUzMzgiIGd1aWQ9IjU0NjA5YzI0LTkyYWUtNDQxMS05NTU0LWM4Njk0
ZjBhMTk4MiI+MTEyMTQ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Tg8L1JlY051bT48cmVjb3Jk
PjxyZWMtbnVtYmVyPjExMjE4PC9yZWMtbnVtYmVyPjxmb3JlaWduLWtleXM+PGtleSBhcHA9IkVO
IiBkYi1pZD0icDlhemZ6Mnh5d3MyNWdlZHJ6NHA1YWU0c2E5dmR0ZXJ3dHJkIiB0aW1lc3RhbXA9
IjE2NzcyMzUzNTgiIGd1aWQ9Ijc1MzVlM2JkLWMzZjQtNGVlYS04N2UzLWRiNGU3M2EwMDg0MCI+
MTEyMTg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A8L1JlY051
bT48cmVjb3JkPjxyZWMtbnVtYmVyPjExMjIwPC9yZWMtbnVtYmVyPjxmb3JlaWduLWtleXM+PGtl
eSBhcHA9IkVOIiBkYi1pZD0icDlhemZ6Mnh5d3MyNWdlZHJ6NHA1YWU0c2E5dmR0ZXJ3dHJkIiB0
aW1lc3RhbXA9IjE2NzcyMzUzNzkiIGd1aWQ9IjI0NjRmZTRiLWZiODQtNDdhMy05Zjc1LTU4NDY4
NjQ4Y2ZmZCI+MTEyMjA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GaW5rZWw8L0F1dGhvcj48WWVhcj4yMDE4PC9ZZWFyPjxS
ZWNOdW0+MTEyMTQ8L1JlY051bT48RGlzcGxheVRleHQ+KEZpbmtlbCBhbmQgR29waGVyIDIwMTg7
IERpdGNoZmllbGQgYW5kIFJleW5lbiAyMDIyOyBEaXRjaGZpZWxkIDIwMTYpPC9EaXNwbGF5VGV4
dD48cmVjb3JkPjxyZWMtbnVtYmVyPjExMjE0PC9yZWMtbnVtYmVyPjxmb3JlaWduLWtleXM+PGtl
eSBhcHA9IkVOIiBkYi1pZD0icDlhemZ6Mnh5d3MyNWdlZHJ6NHA1YWU0c2E5dmR0ZXJ3dHJkIiB0
aW1lc3RhbXA9IjE2NzcyMzUzMzgiIGd1aWQ9IjU0NjA5YzI0LTkyYWUtNDQxMS05NTU0LWM4Njk0
ZjBhMTk4MiI+MTEyMTQ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Tg8L1JlY051bT48cmVjb3Jk
PjxyZWMtbnVtYmVyPjExMjE4PC9yZWMtbnVtYmVyPjxmb3JlaWduLWtleXM+PGtleSBhcHA9IkVO
IiBkYi1pZD0icDlhemZ6Mnh5d3MyNWdlZHJ6NHA1YWU0c2E5dmR0ZXJ3dHJkIiB0aW1lc3RhbXA9
IjE2NzcyMzUzNTgiIGd1aWQ9Ijc1MzVlM2JkLWMzZjQtNGVlYS04N2UzLWRiNGU3M2EwMDg0MCI+
MTEyMTg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A8L1JlY051
bT48cmVjb3JkPjxyZWMtbnVtYmVyPjExMjIwPC9yZWMtbnVtYmVyPjxmb3JlaWduLWtleXM+PGtl
eSBhcHA9IkVOIiBkYi1pZD0icDlhemZ6Mnh5d3MyNWdlZHJ6NHA1YWU0c2E5dmR0ZXJ3dHJkIiB0
aW1lc3RhbXA9IjE2NzcyMzUzNzkiIGd1aWQ9IjI0NjRmZTRiLWZiODQtNDdhMy05Zjc1LTU4NDY4
NjQ4Y2ZmZCI+MTEyMjA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620BB4" w:rsidRPr="00C40348">
        <w:rPr>
          <w:rFonts w:ascii="New Hero UltraLight" w:hAnsi="New Hero UltraLight"/>
        </w:rPr>
      </w:r>
      <w:r w:rsidR="00620BB4" w:rsidRPr="00C40348">
        <w:rPr>
          <w:rFonts w:ascii="New Hero UltraLight" w:hAnsi="New Hero UltraLight"/>
        </w:rPr>
        <w:fldChar w:fldCharType="separate"/>
      </w:r>
      <w:r w:rsidR="007219BD" w:rsidRPr="00C40348">
        <w:rPr>
          <w:rFonts w:ascii="New Hero UltraLight" w:hAnsi="New Hero UltraLight"/>
          <w:noProof/>
        </w:rPr>
        <w:t>(</w:t>
      </w:r>
      <w:hyperlink w:anchor="_ENREF_31" w:tooltip="Finkel, 2018 #11214" w:history="1">
        <w:r w:rsidR="00DE2D12" w:rsidRPr="00C40348">
          <w:rPr>
            <w:rStyle w:val="Hyperlink"/>
            <w:rFonts w:ascii="New Hero UltraLight" w:hAnsi="New Hero UltraLight"/>
          </w:rPr>
          <w:t>Finkel and Gopher 2018</w:t>
        </w:r>
      </w:hyperlink>
      <w:r w:rsidR="007219BD" w:rsidRPr="00C40348">
        <w:rPr>
          <w:rFonts w:ascii="New Hero UltraLight" w:hAnsi="New Hero UltraLight"/>
          <w:noProof/>
        </w:rPr>
        <w:t xml:space="preserve">; </w:t>
      </w:r>
      <w:hyperlink w:anchor="_ENREF_23" w:tooltip="Ditchfield, 2022 #11218" w:history="1">
        <w:r w:rsidR="00DE2D12" w:rsidRPr="00C40348">
          <w:rPr>
            <w:rStyle w:val="Hyperlink"/>
            <w:rFonts w:ascii="New Hero UltraLight" w:hAnsi="New Hero UltraLight"/>
          </w:rPr>
          <w:t>Ditchfield and Reynen 2022</w:t>
        </w:r>
      </w:hyperlink>
      <w:r w:rsidR="007219BD" w:rsidRPr="00C40348">
        <w:rPr>
          <w:rFonts w:ascii="New Hero UltraLight" w:hAnsi="New Hero UltraLight"/>
          <w:noProof/>
        </w:rPr>
        <w:t xml:space="preserve">; </w:t>
      </w:r>
      <w:hyperlink w:anchor="_ENREF_22" w:tooltip="Ditchfield, 2016 #11220" w:history="1">
        <w:r w:rsidR="00DE2D12" w:rsidRPr="00C40348">
          <w:rPr>
            <w:rStyle w:val="Hyperlink"/>
            <w:rFonts w:ascii="New Hero UltraLight" w:hAnsi="New Hero UltraLight"/>
          </w:rPr>
          <w:t>Ditchfield 2016</w:t>
        </w:r>
      </w:hyperlink>
      <w:r w:rsidR="007219BD" w:rsidRPr="00C40348">
        <w:rPr>
          <w:rFonts w:ascii="New Hero UltraLight" w:hAnsi="New Hero UltraLight"/>
          <w:noProof/>
        </w:rPr>
        <w:t>)</w:t>
      </w:r>
      <w:r w:rsidR="00620BB4" w:rsidRPr="00C40348">
        <w:rPr>
          <w:rFonts w:ascii="New Hero UltraLight" w:hAnsi="New Hero UltraLight"/>
        </w:rPr>
        <w:fldChar w:fldCharType="end"/>
      </w:r>
      <w:r w:rsidRPr="00C40348">
        <w:rPr>
          <w:rFonts w:ascii="New Hero UltraLight" w:hAnsi="New Hero UltraLight"/>
        </w:rPr>
        <w:t>, while limiting the maximum size of the implement</w:t>
      </w:r>
      <w:r w:rsidR="00B25C7F" w:rsidRPr="00C40348">
        <w:rPr>
          <w:rFonts w:ascii="New Hero UltraLight" w:hAnsi="New Hero UltraLight"/>
        </w:rPr>
        <w:t>.</w:t>
      </w:r>
      <w:r w:rsidRPr="00C40348">
        <w:rPr>
          <w:rFonts w:ascii="New Hero UltraLight" w:hAnsi="New Hero UltraLight"/>
        </w:rPr>
        <w:t xml:space="preserve"> </w:t>
      </w:r>
      <w:hyperlink w:anchor="_ENREF_29" w:tooltip="Eren, 2014 #8409" w:history="1">
        <w:proofErr w:type="spellStart"/>
        <w:r w:rsidR="00DE2D12" w:rsidRPr="00C40348">
          <w:rPr>
            <w:rStyle w:val="Hyperlink"/>
            <w:rFonts w:ascii="New Hero UltraLight" w:hAnsi="New Hero UltraLight"/>
          </w:rPr>
          <w:t>Eren</w:t>
        </w:r>
        <w:proofErr w:type="spellEnd"/>
        <w:r w:rsidR="00DE2D12" w:rsidRPr="00C40348">
          <w:rPr>
            <w:rStyle w:val="Hyperlink"/>
            <w:rFonts w:ascii="New Hero UltraLight" w:hAnsi="New Hero UltraLight"/>
          </w:rPr>
          <w:t xml:space="preserve"> et al. (2014:473)</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Eren&lt;/Author&gt;&lt;Year&gt;2014&lt;/Year&gt;&lt;RecNum&gt;8409&lt;/RecNum&gt;&lt;Suffix&gt;:473&lt;/Suffix&gt;&lt;DisplayText&gt;Eren et al. (2014:473)&lt;/DisplayText&gt;&lt;record&gt;&lt;rec-number&gt;8409&lt;/rec-number&gt;&lt;foreign-keys&gt;&lt;key app="EN" db-id="p9azfz2xyws25gedrz4p5ae4sa9vdterwtrd" timestamp="1676990031" guid="ee157904-1706-4f01-b5c0-d21e24e4eb16"&gt;8409&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considered nodule size to be an external property “of the initial nodule, block, or blank from which flakes are struck”</w:t>
      </w:r>
      <w:r w:rsidR="00CD30EC" w:rsidRPr="00C40348">
        <w:rPr>
          <w:rFonts w:ascii="New Hero UltraLight" w:hAnsi="New Hero UltraLight"/>
        </w:rPr>
        <w:t xml:space="preserve">. </w:t>
      </w:r>
      <w:hyperlink w:anchor="_ENREF_24" w:tooltip="Douglass, 2021 #11210" w:history="1">
        <w:r w:rsidR="00DE2D12" w:rsidRPr="00C40348">
          <w:rPr>
            <w:rStyle w:val="Hyperlink"/>
            <w:rFonts w:ascii="New Hero UltraLight" w:hAnsi="New Hero UltraLight"/>
          </w:rPr>
          <w:t>Douglass et al. (2021:9)</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Douglass&lt;/Author&gt;&lt;Year&gt;2021&lt;/Year&gt;&lt;RecNum&gt;11210&lt;/RecNum&gt;&lt;Suffix&gt;:9&lt;/Suffix&gt;&lt;DisplayText&gt;Douglass et al. (2021:9)&lt;/DisplayText&gt;&lt;record&gt;&lt;rec-number&gt;11210&lt;/rec-number&gt;&lt;foreign-keys&gt;&lt;key app="EN" db-id="p9azfz2xyws25gedrz4p5ae4sa9vdterwtrd" timestamp="1677235309" guid="79663a01-b677-4476-a24e-61490938c776"&gt;11210&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00B25C7F" w:rsidRPr="00C40348">
        <w:rPr>
          <w:rFonts w:ascii="New Hero UltraLight" w:hAnsi="New Hero UltraLight"/>
        </w:rPr>
        <w:t xml:space="preserve"> argue </w:t>
      </w:r>
      <w:r w:rsidR="00620BB4" w:rsidRPr="00C40348">
        <w:rPr>
          <w:rFonts w:ascii="New Hero UltraLight" w:hAnsi="New Hero UltraLight"/>
        </w:rPr>
        <w:t>that “</w:t>
      </w:r>
      <w:r w:rsidR="00B25C7F" w:rsidRPr="00C40348">
        <w:rPr>
          <w:rFonts w:ascii="New Hero UltraLight" w:hAnsi="New Hero UltraLight"/>
        </w:rPr>
        <w:t>nodule siz</w:t>
      </w:r>
      <w:r w:rsidR="00620BB4" w:rsidRPr="00C40348">
        <w:rPr>
          <w:rFonts w:ascii="New Hero UltraLight" w:hAnsi="New Hero UltraLight"/>
        </w:rPr>
        <w:t>e is a major determinant of assemblage variability and can affect the performance of different lithic indices</w:t>
      </w:r>
      <w:r w:rsidRPr="00C40348">
        <w:rPr>
          <w:rFonts w:ascii="New Hero UltraLight" w:hAnsi="New Hero UltraLight"/>
        </w:rPr>
        <w:t>,</w:t>
      </w:r>
      <w:r w:rsidR="00620BB4" w:rsidRPr="00C40348">
        <w:rPr>
          <w:rFonts w:ascii="New Hero UltraLight" w:hAnsi="New Hero UltraLight"/>
        </w:rPr>
        <w:t>”</w:t>
      </w:r>
      <w:r w:rsidRPr="00C40348">
        <w:rPr>
          <w:rFonts w:ascii="New Hero UltraLight" w:hAnsi="New Hero UltraLight"/>
        </w:rPr>
        <w:t xml:space="preserve"> </w:t>
      </w:r>
      <w:r w:rsidR="00290DAB" w:rsidRPr="00C40348">
        <w:rPr>
          <w:rFonts w:ascii="New Hero UltraLight" w:hAnsi="New Hero UltraLight"/>
        </w:rPr>
        <w:t>and developed a method that requires as few as 100 cortical fragments to estimate nodule size for cortical cobbles. Th</w:t>
      </w:r>
      <w:r w:rsidR="0060151B" w:rsidRPr="00C40348">
        <w:rPr>
          <w:rFonts w:ascii="New Hero UltraLight" w:hAnsi="New Hero UltraLight"/>
        </w:rPr>
        <w:t>at</w:t>
      </w:r>
      <w:r w:rsidR="00290DAB" w:rsidRPr="00C40348">
        <w:rPr>
          <w:rFonts w:ascii="New Hero UltraLight" w:hAnsi="New Hero UltraLight"/>
        </w:rPr>
        <w:t xml:space="preserve"> method </w:t>
      </w:r>
      <w:r w:rsidR="0060151B" w:rsidRPr="00C40348">
        <w:rPr>
          <w:rFonts w:ascii="New Hero UltraLight" w:hAnsi="New Hero UltraLight"/>
        </w:rPr>
        <w:t xml:space="preserve">has been </w:t>
      </w:r>
      <w:r w:rsidR="005B7C88" w:rsidRPr="00C40348">
        <w:rPr>
          <w:rFonts w:ascii="New Hero UltraLight" w:hAnsi="New Hero UltraLight"/>
        </w:rPr>
        <w:t xml:space="preserve">used to calculate </w:t>
      </w:r>
      <w:r w:rsidR="00400225" w:rsidRPr="00C40348">
        <w:rPr>
          <w:rFonts w:ascii="New Hero UltraLight" w:hAnsi="New Hero UltraLight"/>
        </w:rPr>
        <w:t>the</w:t>
      </w:r>
      <w:r w:rsidR="00FE7CC2" w:rsidRPr="00C40348">
        <w:rPr>
          <w:rFonts w:ascii="New Hero UltraLight" w:hAnsi="New Hero UltraLight"/>
        </w:rPr>
        <w:t xml:space="preserve"> </w:t>
      </w:r>
      <w:r w:rsidR="00290DAB" w:rsidRPr="00C40348">
        <w:rPr>
          <w:rFonts w:ascii="New Hero UltraLight" w:hAnsi="New Hero UltraLight"/>
        </w:rPr>
        <w:t>C</w:t>
      </w:r>
      <w:r w:rsidR="005B7C88" w:rsidRPr="00C40348">
        <w:rPr>
          <w:rFonts w:ascii="New Hero UltraLight" w:hAnsi="New Hero UltraLight"/>
        </w:rPr>
        <w:t xml:space="preserve">ortex </w:t>
      </w:r>
      <w:r w:rsidR="00290DAB" w:rsidRPr="00C40348">
        <w:rPr>
          <w:rFonts w:ascii="New Hero UltraLight" w:hAnsi="New Hero UltraLight"/>
        </w:rPr>
        <w:t>R</w:t>
      </w:r>
      <w:r w:rsidR="005B7C88" w:rsidRPr="00C40348">
        <w:rPr>
          <w:rFonts w:ascii="New Hero UltraLight" w:hAnsi="New Hero UltraLight"/>
        </w:rPr>
        <w:t>atio</w:t>
      </w:r>
      <w:r w:rsidR="00290DAB" w:rsidRPr="00C40348">
        <w:rPr>
          <w:rFonts w:ascii="New Hero UltraLight" w:hAnsi="New Hero UltraLight"/>
        </w:rPr>
        <w:t xml:space="preserve"> </w:t>
      </w:r>
      <w:r w:rsidR="00290DAB"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Dibble&lt;/Author&gt;&lt;Year&gt;2005&lt;/Year&gt;&lt;RecNum&gt;11245&lt;/RecNum&gt;&lt;DisplayText&gt;(Dibble et al. 2005)&lt;/DisplayText&gt;&lt;record&gt;&lt;rec-number&gt;11245&lt;/rec-number&gt;&lt;foreign-keys&gt;&lt;key app="EN" db-id="p9azfz2xyws25gedrz4p5ae4sa9vdterwtrd" timestamp="1677236054" guid="c7e5c850-40a4-4b81-8aa8-dfb5f6102e73"&gt;11245&lt;/key&gt;&lt;/foreign-keys&gt;&lt;ref-type name="Journal Article"&gt;17&lt;/ref-type&gt;&lt;contributors&gt;&lt;authors&gt;&lt;author&gt;Dibble, Harold L.&lt;/author&gt;&lt;author&gt;Schurmans, Utsav A.&lt;/author&gt;&lt;author&gt;Iovita, Radu P.&lt;/author&gt;&lt;author&gt;McLaughlin, Michael V.&lt;/author&gt;&lt;/authors&gt;&lt;/contributors&gt;&lt;titles&gt;&lt;title&gt;The Measurement and Interpretation of Cortex in Lithic Assemblages&lt;/title&gt;&lt;secondary-title&gt;American Antiquity&lt;/secondary-title&gt;&lt;/titles&gt;&lt;periodical&gt;&lt;full-title&gt;American Antiquity&lt;/full-title&gt;&lt;/periodical&gt;&lt;pages&gt;545-560&lt;/pages&gt;&lt;volume&gt;70&lt;/volume&gt;&lt;number&gt;3&lt;/number&gt;&lt;section&gt;545&lt;/section&gt;&lt;dates&gt;&lt;year&gt;2005&lt;/year&gt;&lt;/dates&gt;&lt;isbn&gt;0002-7316&amp;#xD;2325-5064&lt;/isbn&gt;&lt;urls&gt;&lt;/urls&gt;&lt;electronic-resource-num&gt;10.2307/40035313&lt;/electronic-resource-num&gt;&lt;/record&gt;&lt;/Cite&gt;&lt;/EndNote&gt;</w:instrText>
      </w:r>
      <w:r w:rsidR="00290DAB" w:rsidRPr="00C40348">
        <w:rPr>
          <w:rFonts w:ascii="New Hero UltraLight" w:hAnsi="New Hero UltraLight"/>
        </w:rPr>
        <w:fldChar w:fldCharType="separate"/>
      </w:r>
      <w:r w:rsidR="007219BD" w:rsidRPr="00C40348">
        <w:rPr>
          <w:rFonts w:ascii="New Hero UltraLight" w:hAnsi="New Hero UltraLight"/>
          <w:noProof/>
        </w:rPr>
        <w:t>(</w:t>
      </w:r>
      <w:hyperlink w:anchor="_ENREF_21" w:tooltip="Dibble, 2005 #11245" w:history="1">
        <w:r w:rsidR="00DE2D12" w:rsidRPr="00C40348">
          <w:rPr>
            <w:rStyle w:val="Hyperlink"/>
            <w:rFonts w:ascii="New Hero UltraLight" w:hAnsi="New Hero UltraLight"/>
          </w:rPr>
          <w:t>Dibble et al. 2005</w:t>
        </w:r>
      </w:hyperlink>
      <w:r w:rsidR="007219BD" w:rsidRPr="00C40348">
        <w:rPr>
          <w:rFonts w:ascii="New Hero UltraLight" w:hAnsi="New Hero UltraLight"/>
          <w:noProof/>
        </w:rPr>
        <w:t>)</w:t>
      </w:r>
      <w:r w:rsidR="00290DAB" w:rsidRPr="00C40348">
        <w:rPr>
          <w:rFonts w:ascii="New Hero UltraLight" w:hAnsi="New Hero UltraLight"/>
        </w:rPr>
        <w:fldChar w:fldCharType="end"/>
      </w:r>
      <w:r w:rsidR="005B7C88" w:rsidRPr="00C40348">
        <w:rPr>
          <w:rFonts w:ascii="New Hero UltraLight" w:hAnsi="New Hero UltraLight"/>
        </w:rPr>
        <w:t xml:space="preserve">, a </w:t>
      </w:r>
      <w:r w:rsidR="00FF4905" w:rsidRPr="00C40348">
        <w:rPr>
          <w:rFonts w:ascii="New Hero UltraLight" w:hAnsi="New Hero UltraLight"/>
        </w:rPr>
        <w:t xml:space="preserve">metric </w:t>
      </w:r>
      <w:r w:rsidR="005B7C88" w:rsidRPr="00C40348">
        <w:rPr>
          <w:rFonts w:ascii="New Hero UltraLight" w:hAnsi="New Hero UltraLight"/>
        </w:rPr>
        <w:t xml:space="preserve">that can provide inference to </w:t>
      </w:r>
      <w:r w:rsidR="00290DAB" w:rsidRPr="00C40348">
        <w:rPr>
          <w:rFonts w:ascii="New Hero UltraLight" w:hAnsi="New Hero UltraLight"/>
        </w:rPr>
        <w:t xml:space="preserve">patterns of movement and technological behavior </w:t>
      </w:r>
      <w:r w:rsidR="00290DAB"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Lin&lt;/Author&gt;&lt;Year&gt;2015&lt;/Year&gt;&lt;RecNum&gt;11247&lt;/RecNum&gt;&lt;DisplayText&gt;(Lin, McPherron, and Dibble 2015)&lt;/DisplayText&gt;&lt;record&gt;&lt;rec-number&gt;11247&lt;/rec-number&gt;&lt;foreign-keys&gt;&lt;key app="EN" db-id="p9azfz2xyws25gedrz4p5ae4sa9vdterwtrd" timestamp="1677236059" guid="27c96581-bb76-4b03-86c0-f44a458c6cf5"&gt;11247&lt;/key&gt;&lt;/foreign-keys&gt;&lt;ref-type name="Journal Article"&gt;17&lt;/ref-type&gt;&lt;contributors&gt;&lt;authors&gt;&lt;author&gt;Lin, Sam C.&lt;/author&gt;&lt;author&gt;McPherron, Shannon P.&lt;/author&gt;&lt;author&gt;Dibble, Harold L.&lt;/author&gt;&lt;/authors&gt;&lt;/contributors&gt;&lt;titles&gt;&lt;title&gt;Establishing statistical confidence in Cortex Ratios within and among lithic assemblages: a case study of the Middle Paleolithic of southwestern France&lt;/title&gt;&lt;secondary-title&gt;Journal of Archaeological Science&lt;/secondary-title&gt;&lt;/titles&gt;&lt;periodical&gt;&lt;full-title&gt;Journal of Archaeological Science&lt;/full-title&gt;&lt;/periodical&gt;&lt;pages&gt;89-109&lt;/pages&gt;&lt;volume&gt;59&lt;/volume&gt;&lt;section&gt;89&lt;/section&gt;&lt;dates&gt;&lt;year&gt;2015&lt;/year&gt;&lt;/dates&gt;&lt;isbn&gt;03054403&lt;/isbn&gt;&lt;urls&gt;&lt;/urls&gt;&lt;electronic-resource-num&gt;10.1016/j.jas.2015.04.004&lt;/electronic-resource-num&gt;&lt;/record&gt;&lt;/Cite&gt;&lt;/EndNote&gt;</w:instrText>
      </w:r>
      <w:r w:rsidR="00290DAB" w:rsidRPr="00C40348">
        <w:rPr>
          <w:rFonts w:ascii="New Hero UltraLight" w:hAnsi="New Hero UltraLight"/>
        </w:rPr>
        <w:fldChar w:fldCharType="separate"/>
      </w:r>
      <w:r w:rsidR="007219BD" w:rsidRPr="00C40348">
        <w:rPr>
          <w:rFonts w:ascii="New Hero UltraLight" w:hAnsi="New Hero UltraLight"/>
          <w:noProof/>
        </w:rPr>
        <w:t>(</w:t>
      </w:r>
      <w:hyperlink w:anchor="_ENREF_59" w:tooltip="Lin, 2015 #11247" w:history="1">
        <w:r w:rsidR="00DE2D12" w:rsidRPr="00C40348">
          <w:rPr>
            <w:rStyle w:val="Hyperlink"/>
            <w:rFonts w:ascii="New Hero UltraLight" w:hAnsi="New Hero UltraLight"/>
          </w:rPr>
          <w:t>Lin, McPherron, and Dibble 2015</w:t>
        </w:r>
      </w:hyperlink>
      <w:r w:rsidR="007219BD" w:rsidRPr="00C40348">
        <w:rPr>
          <w:rFonts w:ascii="New Hero UltraLight" w:hAnsi="New Hero UltraLight"/>
          <w:noProof/>
        </w:rPr>
        <w:t>)</w:t>
      </w:r>
      <w:r w:rsidR="00290DAB" w:rsidRPr="00C40348">
        <w:rPr>
          <w:rFonts w:ascii="New Hero UltraLight" w:hAnsi="New Hero UltraLight"/>
        </w:rPr>
        <w:fldChar w:fldCharType="end"/>
      </w:r>
      <w:r w:rsidR="00290DAB" w:rsidRPr="00C40348">
        <w:rPr>
          <w:rFonts w:ascii="New Hero UltraLight" w:hAnsi="New Hero UltraLight"/>
        </w:rPr>
        <w:t xml:space="preserve"> used in arguments for </w:t>
      </w:r>
      <w:r w:rsidR="005B7C88" w:rsidRPr="00C40348">
        <w:rPr>
          <w:rFonts w:ascii="New Hero UltraLight" w:hAnsi="New Hero UltraLight"/>
        </w:rPr>
        <w:t xml:space="preserve">differential mobility and land use </w:t>
      </w:r>
      <w:r w:rsidR="005B7C88" w:rsidRPr="00C40348">
        <w:rPr>
          <w:rFonts w:ascii="New Hero UltraLight" w:hAnsi="New Hero UltraLight"/>
        </w:rPr>
        <w:fldChar w:fldCharType="begin">
          <w:fldData xml:space="preserve">PEVuZE5vdGU+PENpdGU+PEF1dGhvcj5EYXZpZXM8L0F1dGhvcj48WWVhcj4yMDIyPC9ZZWFyPjxS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EYXZpZXM8L0F1dGhvcj48WWVhcj4yMDIyPC9ZZWFyPjxS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5B7C88" w:rsidRPr="00C40348">
        <w:rPr>
          <w:rFonts w:ascii="New Hero UltraLight" w:hAnsi="New Hero UltraLight"/>
        </w:rPr>
      </w:r>
      <w:r w:rsidR="005B7C88" w:rsidRPr="00C40348">
        <w:rPr>
          <w:rFonts w:ascii="New Hero UltraLight" w:hAnsi="New Hero UltraLight"/>
        </w:rPr>
        <w:fldChar w:fldCharType="separate"/>
      </w:r>
      <w:r w:rsidR="007219BD" w:rsidRPr="00C40348">
        <w:rPr>
          <w:rFonts w:ascii="New Hero UltraLight" w:hAnsi="New Hero UltraLight"/>
          <w:noProof/>
        </w:rPr>
        <w:t>(</w:t>
      </w:r>
      <w:hyperlink w:anchor="_ENREF_19" w:tooltip="Davies, 2022 #11213" w:history="1">
        <w:r w:rsidR="00DE2D12" w:rsidRPr="00C40348">
          <w:rPr>
            <w:rStyle w:val="Hyperlink"/>
            <w:rFonts w:ascii="New Hero UltraLight" w:hAnsi="New Hero UltraLight"/>
          </w:rPr>
          <w:t>Davies et al. 2022</w:t>
        </w:r>
      </w:hyperlink>
      <w:r w:rsidR="007219BD" w:rsidRPr="00C40348">
        <w:rPr>
          <w:rFonts w:ascii="New Hero UltraLight" w:hAnsi="New Hero UltraLight"/>
          <w:noProof/>
        </w:rPr>
        <w:t xml:space="preserve">; </w:t>
      </w:r>
      <w:hyperlink w:anchor="_ENREF_20" w:tooltip="Dibble, 2012 #11244" w:history="1">
        <w:r w:rsidR="00DE2D12" w:rsidRPr="00C40348">
          <w:rPr>
            <w:rStyle w:val="Hyperlink"/>
            <w:rFonts w:ascii="New Hero UltraLight" w:hAnsi="New Hero UltraLight"/>
          </w:rPr>
          <w:t>Dibble et al. 2012</w:t>
        </w:r>
      </w:hyperlink>
      <w:r w:rsidR="007219BD" w:rsidRPr="00C40348">
        <w:rPr>
          <w:rFonts w:ascii="New Hero UltraLight" w:hAnsi="New Hero UltraLight"/>
          <w:noProof/>
        </w:rPr>
        <w:t xml:space="preserve">; </w:t>
      </w:r>
      <w:hyperlink w:anchor="_ENREF_25" w:tooltip="Douglass, 2011 #11246" w:history="1">
        <w:r w:rsidR="00DE2D12" w:rsidRPr="00C40348">
          <w:rPr>
            <w:rStyle w:val="Hyperlink"/>
            <w:rFonts w:ascii="New Hero UltraLight" w:hAnsi="New Hero UltraLight"/>
          </w:rPr>
          <w:t>Douglass and Holdaway 2011</w:t>
        </w:r>
      </w:hyperlink>
      <w:r w:rsidR="007219BD" w:rsidRPr="00C40348">
        <w:rPr>
          <w:rFonts w:ascii="New Hero UltraLight" w:hAnsi="New Hero UltraLight"/>
          <w:noProof/>
        </w:rPr>
        <w:t>)</w:t>
      </w:r>
      <w:r w:rsidR="005B7C88" w:rsidRPr="00C40348">
        <w:rPr>
          <w:rFonts w:ascii="New Hero UltraLight" w:hAnsi="New Hero UltraLight"/>
        </w:rPr>
        <w:fldChar w:fldCharType="end"/>
      </w:r>
      <w:r w:rsidR="007D2C23" w:rsidRPr="00C40348">
        <w:rPr>
          <w:rFonts w:ascii="New Hero UltraLight" w:hAnsi="New Hero UltraLight"/>
        </w:rPr>
        <w:t>.</w:t>
      </w:r>
    </w:p>
    <w:p w14:paraId="0BE07CEA" w14:textId="3EDFC636" w:rsidR="00CD30EC" w:rsidRPr="00C40348" w:rsidRDefault="00874315" w:rsidP="008C6829">
      <w:pPr>
        <w:jc w:val="both"/>
        <w:rPr>
          <w:rFonts w:ascii="New Hero UltraLight" w:hAnsi="New Hero UltraLight"/>
        </w:rPr>
      </w:pPr>
      <w:r w:rsidRPr="00C40348">
        <w:rPr>
          <w:rFonts w:ascii="New Hero UltraLight" w:hAnsi="New Hero UltraLight"/>
        </w:rPr>
        <w:t xml:space="preserve">Mechanical flaking properties have been advanced in </w:t>
      </w:r>
      <w:r w:rsidR="00B91717" w:rsidRPr="00C40348">
        <w:rPr>
          <w:rFonts w:ascii="New Hero UltraLight" w:hAnsi="New Hero UltraLight"/>
        </w:rPr>
        <w:t>discussions of raw material</w:t>
      </w:r>
      <w:r w:rsidRPr="00C40348">
        <w:rPr>
          <w:rFonts w:ascii="New Hero UltraLight" w:hAnsi="New Hero UltraLight"/>
        </w:rPr>
        <w:t xml:space="preserve"> quality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Whittaker&lt;/Author&gt;&lt;Year&gt;1994&lt;/Year&gt;&lt;RecNum&gt;11236&lt;/RecNum&gt;&lt;DisplayText&gt;(Whittaker 1994)&lt;/DisplayText&gt;&lt;record&gt;&lt;rec-number&gt;11236&lt;/rec-number&gt;&lt;foreign-keys&gt;&lt;key app="EN" db-id="p9azfz2xyws25gedrz4p5ae4sa9vdterwtrd" timestamp="1677235529" guid="7df7260a-6445-4d1e-932a-d2c943aa48c1"&gt;11236&lt;/key&gt;&lt;/foreign-keys&gt;&lt;ref-type name="Book"&gt;6&lt;/ref-type&gt;&lt;contributors&gt;&lt;authors&gt;&lt;author&gt;Whittaker, John C.&lt;/author&gt;&lt;/authors&gt;&lt;/contributors&gt;&lt;titles&gt;&lt;title&gt;Flintknapping: Making and understanding stone tools&lt;/title&gt;&lt;/titles&gt;&lt;dates&gt;&lt;year&gt;1994&lt;/year&gt;&lt;/dates&gt;&lt;publisher&gt;University of Texas Press&lt;/publisher&gt;&lt;isbn&gt;029279083X&lt;/isbn&gt;&lt;urls&gt;&lt;/urls&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87" w:tooltip="Whittaker, 1994 #11236" w:history="1">
        <w:r w:rsidR="00DE2D12" w:rsidRPr="00C40348">
          <w:rPr>
            <w:rStyle w:val="Hyperlink"/>
            <w:rFonts w:ascii="New Hero UltraLight" w:hAnsi="New Hero UltraLight"/>
          </w:rPr>
          <w:t>Whittaker 1994</w:t>
        </w:r>
      </w:hyperlink>
      <w:r w:rsidRPr="00C40348">
        <w:rPr>
          <w:rFonts w:ascii="New Hero UltraLight" w:hAnsi="New Hero UltraLight"/>
          <w:noProof/>
        </w:rPr>
        <w:t>)</w:t>
      </w:r>
      <w:r w:rsidRPr="00C40348">
        <w:rPr>
          <w:rFonts w:ascii="New Hero UltraLight" w:hAnsi="New Hero UltraLight"/>
        </w:rPr>
        <w:fldChar w:fldCharType="end"/>
      </w:r>
      <w:r w:rsidR="00434969" w:rsidRPr="00C40348">
        <w:rPr>
          <w:rFonts w:ascii="New Hero UltraLight" w:hAnsi="New Hero UltraLight"/>
        </w:rPr>
        <w:t xml:space="preserve">, </w:t>
      </w:r>
      <w:r w:rsidR="00B91717" w:rsidRPr="00C40348">
        <w:rPr>
          <w:rFonts w:ascii="New Hero UltraLight" w:hAnsi="New Hero UltraLight"/>
        </w:rPr>
        <w:t xml:space="preserve">which is also </w:t>
      </w:r>
      <w:r w:rsidR="00434969" w:rsidRPr="00C40348">
        <w:rPr>
          <w:rFonts w:ascii="New Hero UltraLight" w:hAnsi="New Hero UltraLight"/>
        </w:rPr>
        <w:t xml:space="preserve">thought to </w:t>
      </w:r>
      <w:r w:rsidRPr="00C40348">
        <w:rPr>
          <w:rFonts w:ascii="New Hero UltraLight" w:hAnsi="New Hero UltraLight"/>
        </w:rPr>
        <w:t xml:space="preserve">impact the resulting morphology of the final </w:t>
      </w:r>
      <w:r w:rsidR="00434969" w:rsidRPr="00C40348">
        <w:rPr>
          <w:rFonts w:ascii="New Hero UltraLight" w:hAnsi="New Hero UltraLight"/>
        </w:rPr>
        <w:t xml:space="preserve">product </w:t>
      </w:r>
      <w:r w:rsidR="00434969" w:rsidRPr="00C40348">
        <w:rPr>
          <w:rFonts w:ascii="New Hero UltraLight" w:hAnsi="New Hero UltraLight"/>
        </w:rPr>
        <w:fldChar w:fldCharType="begin">
          <w:fldData xml:space="preserve">PEVuZE5vdGU+PENpdGU+PEF1dGhvcj5FcmVuPC9BdXRob3I+PFllYXI+MjAxMTwvWWVhcj48UmVj
TnVtPjg3OTY8L1JlY051bT48UHJlZml4PmZvciBhIG1vcmUgdGhvcm91Z2ggcmV2aWV3YCwgc2Vl
IDwvUHJlZml4PjxEaXNwbGF5VGV4dD4oZm9yIGEgbW9yZSB0aG9yb3VnaCByZXZpZXcsIHNlZSBF
cmVuIGV0IGFsLiAyMDExOyBFcmVuIGV0IGFsLiAyMDE0KTwvRGlzcGxheVRleHQ+PHJlY29yZD48
cmVjLW51bWJlcj44Nzk2PC9yZWMtbnVtYmVyPjxmb3JlaWduLWtleXM+PGtleSBhcHA9IkVOIiBk
Yi1pZD0icDlhemZ6Mnh5d3MyNWdlZHJ6NHA1YWU0c2E5dmR0ZXJ3dHJkIiB0aW1lc3RhbXA9IjE2
NzY5OTMxMTAiIGd1aWQ9IjY5OTVkZGRhLTdhNWYtNGNhZC1hMTY1LThmNjU1NmFhMzI2YSI+ODc5
Nj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A5PC9SZWNOdW0+PHJlY29yZD48cmVjLW51bWJl
cj44NDA5PC9yZWMtbnVtYmVyPjxmb3JlaWduLWtleXM+PGtleSBhcHA9IkVOIiBkYi1pZD0icDlh
emZ6Mnh5d3MyNWdlZHJ6NHA1YWU0c2E5dmR0ZXJ3dHJkIiB0aW1lc3RhbXA9IjE2NzY5OTAwMzEi
IGd1aWQ9ImVlMTU3OTA0LTE3MDYtNGYwMS1iNWMwLWQyMWUyNGU0ZWIxNiI+ODQwOT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FcmVuPC9BdXRob3I+PFllYXI+MjAxMTwvWWVhcj48UmVj
TnVtPjg3OTY8L1JlY051bT48UHJlZml4PmZvciBhIG1vcmUgdGhvcm91Z2ggcmV2aWV3YCwgc2Vl
IDwvUHJlZml4PjxEaXNwbGF5VGV4dD4oZm9yIGEgbW9yZSB0aG9yb3VnaCByZXZpZXcsIHNlZSBF
cmVuIGV0IGFsLiAyMDExOyBFcmVuIGV0IGFsLiAyMDE0KTwvRGlzcGxheVRleHQ+PHJlY29yZD48
cmVjLW51bWJlcj44Nzk2PC9yZWMtbnVtYmVyPjxmb3JlaWduLWtleXM+PGtleSBhcHA9IkVOIiBk
Yi1pZD0icDlhemZ6Mnh5d3MyNWdlZHJ6NHA1YWU0c2E5dmR0ZXJ3dHJkIiB0aW1lc3RhbXA9IjE2
NzY5OTMxMTAiIGd1aWQ9IjY5OTVkZGRhLTdhNWYtNGNhZC1hMTY1LThmNjU1NmFhMzI2YSI+ODc5
Nj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A5PC9SZWNOdW0+PHJlY29yZD48cmVjLW51bWJl
cj44NDA5PC9yZWMtbnVtYmVyPjxmb3JlaWduLWtleXM+PGtleSBhcHA9IkVOIiBkYi1pZD0icDlh
emZ6Mnh5d3MyNWdlZHJ6NHA1YWU0c2E5dmR0ZXJ3dHJkIiB0aW1lc3RhbXA9IjE2NzY5OTAwMzEi
IGd1aWQ9ImVlMTU3OTA0LTE3MDYtNGYwMS1iNWMwLWQyMWUyNGU0ZWIxNiI+ODQwOT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434969" w:rsidRPr="00C40348">
        <w:rPr>
          <w:rFonts w:ascii="New Hero UltraLight" w:hAnsi="New Hero UltraLight"/>
        </w:rPr>
      </w:r>
      <w:r w:rsidR="00434969" w:rsidRPr="00C40348">
        <w:rPr>
          <w:rFonts w:ascii="New Hero UltraLight" w:hAnsi="New Hero UltraLight"/>
        </w:rPr>
        <w:fldChar w:fldCharType="separate"/>
      </w:r>
      <w:r w:rsidR="007219BD" w:rsidRPr="00C40348">
        <w:rPr>
          <w:rFonts w:ascii="New Hero UltraLight" w:hAnsi="New Hero UltraLight"/>
          <w:noProof/>
        </w:rPr>
        <w:t xml:space="preserve">(for a more thorough review, see </w:t>
      </w:r>
      <w:hyperlink w:anchor="_ENREF_28" w:tooltip="Eren, 2011 #8796" w:history="1">
        <w:r w:rsidR="00DE2D12" w:rsidRPr="00C40348">
          <w:rPr>
            <w:rStyle w:val="Hyperlink"/>
            <w:rFonts w:ascii="New Hero UltraLight" w:hAnsi="New Hero UltraLight"/>
          </w:rPr>
          <w:t>Eren et al. 2011</w:t>
        </w:r>
      </w:hyperlink>
      <w:r w:rsidR="007219BD" w:rsidRPr="00C40348">
        <w:rPr>
          <w:rFonts w:ascii="New Hero UltraLight" w:hAnsi="New Hero UltraLight"/>
          <w:noProof/>
        </w:rPr>
        <w:t xml:space="preserve">; </w:t>
      </w:r>
      <w:hyperlink w:anchor="_ENREF_29" w:tooltip="Eren, 2014 #8409" w:history="1">
        <w:r w:rsidR="00DE2D12" w:rsidRPr="00C40348">
          <w:rPr>
            <w:rStyle w:val="Hyperlink"/>
            <w:rFonts w:ascii="New Hero UltraLight" w:hAnsi="New Hero UltraLight"/>
          </w:rPr>
          <w:t>Eren et al. 2014</w:t>
        </w:r>
      </w:hyperlink>
      <w:r w:rsidR="007219BD" w:rsidRPr="00C40348">
        <w:rPr>
          <w:rFonts w:ascii="New Hero UltraLight" w:hAnsi="New Hero UltraLight"/>
          <w:noProof/>
        </w:rPr>
        <w:t>)</w:t>
      </w:r>
      <w:r w:rsidR="00434969" w:rsidRPr="00C40348">
        <w:rPr>
          <w:rFonts w:ascii="New Hero UltraLight" w:hAnsi="New Hero UltraLight"/>
        </w:rPr>
        <w:fldChar w:fldCharType="end"/>
      </w:r>
      <w:r w:rsidR="00434969" w:rsidRPr="00C40348">
        <w:rPr>
          <w:rFonts w:ascii="New Hero UltraLight" w:hAnsi="New Hero UltraLight"/>
        </w:rPr>
        <w:t>.</w:t>
      </w:r>
      <w:r w:rsidR="00155C62" w:rsidRPr="00C40348">
        <w:rPr>
          <w:rFonts w:ascii="New Hero UltraLight" w:hAnsi="New Hero UltraLight"/>
        </w:rPr>
        <w:t xml:space="preserve"> </w:t>
      </w:r>
      <w:r w:rsidR="00B91717" w:rsidRPr="00C40348">
        <w:rPr>
          <w:rFonts w:ascii="New Hero UltraLight" w:hAnsi="New Hero UltraLight"/>
        </w:rPr>
        <w:t>A</w:t>
      </w:r>
      <w:r w:rsidR="00155C62" w:rsidRPr="00C40348">
        <w:rPr>
          <w:rFonts w:ascii="New Hero UltraLight" w:hAnsi="New Hero UltraLight"/>
        </w:rPr>
        <w:t>dvanced by some as drivers of</w:t>
      </w:r>
      <w:r w:rsidR="00B91717" w:rsidRPr="00C40348">
        <w:rPr>
          <w:rFonts w:ascii="New Hero UltraLight" w:hAnsi="New Hero UltraLight"/>
        </w:rPr>
        <w:t xml:space="preserve"> function as well as</w:t>
      </w:r>
      <w:r w:rsidR="00155C62" w:rsidRPr="00C40348">
        <w:rPr>
          <w:rFonts w:ascii="New Hero UltraLight" w:hAnsi="New Hero UltraLight"/>
        </w:rPr>
        <w:t xml:space="preserve"> lithic morphology </w:t>
      </w:r>
      <w:r w:rsidR="00155C62" w:rsidRPr="00C40348">
        <w:rPr>
          <w:rFonts w:ascii="New Hero UltraLight" w:hAnsi="New Hero UltraLight"/>
        </w:rPr>
        <w:fldChar w:fldCharType="begin">
          <w:fldData xml:space="preserve">PEVuZE5vdGU+PENpdGU+PEF1dGhvcj5Kb25lczwvQXV0aG9yPjxZZWFyPjE5Nzk8L1llYXI+PFJl
Y051bT44MDkyPC9SZWNOdW0+PERpc3BsYXlUZXh0PihKb25lcyAxOTc5LCAxOTgxOyBHb29kbWFu
IDE5NDQpPC9EaXNwbGF5VGV4dD48cmVjb3JkPjxyZWMtbnVtYmVyPjgwOTI8L3JlYy1udW1iZXI+
PGZvcmVpZ24ta2V5cz48a2V5IGFwcD0iRU4iIGRiLWlkPSJwOWF6ZnoyeHl3czI1Z2Vkcno0cDVh
ZTRzYTl2ZHRlcnd0cmQiIHRpbWVzdGFtcD0iMTY3Njk4ODEzMiIgZ3VpZD0iY2ZlMzBlMzItOGYx
Ny00ZjhjLWIxZTItZGRiMDE2NDk2ZGY4Ij44MDk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1PC9SZWNOdW0+PHJlY29yZD48cmVjLW51bWJl
cj4xMTIzNTwvcmVjLW51bWJlcj48Zm9yZWlnbi1rZXlzPjxrZXkgYXBwPSJFTiIgZGItaWQ9InA5
YXpmejJ4eXdzMjVnZWRyejRwNWFlNHNhOXZkdGVyd3RyZCIgdGltZXN0YW1wPSIxNjc3MjM1NTI2
IiBndWlkPSI0NjcyOGI0Yi02YmYzLTQxMDEtYWY2NS01YjI5MmUxYTc4MWUiPjExMjM1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Nzk3NDwvUmVjTnVtPjxyZWNvcmQ+PHJlYy1udW1iZXI+
Nzk3NDwvcmVjLW51bWJlcj48Zm9yZWlnbi1rZXlzPjxrZXkgYXBwPSJFTiIgZGItaWQ9InA5YXpm
ejJ4eXdzMjVnZWRyejRwNWFlNHNhOXZkdGVyd3RyZCIgdGltZXN0YW1wPSIxNjc2OTg3MTg2IiBn
dWlkPSI4ZGM4N2FhNS05MTQyLTRiMDctODA2Ny1kYzU2MGQ0NWFmZWQiPjc5Nz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Kb25lczwvQXV0aG9yPjxZZWFyPjE5Nzk8L1llYXI+PFJl
Y051bT44MDkyPC9SZWNOdW0+PERpc3BsYXlUZXh0PihKb25lcyAxOTc5LCAxOTgxOyBHb29kbWFu
IDE5NDQpPC9EaXNwbGF5VGV4dD48cmVjb3JkPjxyZWMtbnVtYmVyPjgwOTI8L3JlYy1udW1iZXI+
PGZvcmVpZ24ta2V5cz48a2V5IGFwcD0iRU4iIGRiLWlkPSJwOWF6ZnoyeHl3czI1Z2Vkcno0cDVh
ZTRzYTl2ZHRlcnd0cmQiIHRpbWVzdGFtcD0iMTY3Njk4ODEzMiIgZ3VpZD0iY2ZlMzBlMzItOGYx
Ny00ZjhjLWIxZTItZGRiMDE2NDk2ZGY4Ij44MDk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1PC9SZWNOdW0+PHJlY29yZD48cmVjLW51bWJl
cj4xMTIzNTwvcmVjLW51bWJlcj48Zm9yZWlnbi1rZXlzPjxrZXkgYXBwPSJFTiIgZGItaWQ9InA5
YXpmejJ4eXdzMjVnZWRyejRwNWFlNHNhOXZkdGVyd3RyZCIgdGltZXN0YW1wPSIxNjc3MjM1NTI2
IiBndWlkPSI0NjcyOGI0Yi02YmYzLTQxMDEtYWY2NS01YjI5MmUxYTc4MWUiPjExMjM1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Nzk3NDwvUmVjTnVtPjxyZWNvcmQ+PHJlYy1udW1iZXI+
Nzk3NDwvcmVjLW51bWJlcj48Zm9yZWlnbi1rZXlzPjxrZXkgYXBwPSJFTiIgZGItaWQ9InA5YXpm
ejJ4eXdzMjVnZWRyejRwNWFlNHNhOXZkdGVyd3RyZCIgdGltZXN0YW1wPSIxNjc2OTg3MTg2IiBn
dWlkPSI4ZGM4N2FhNS05MTQyLTRiMDctODA2Ny1kYzU2MGQ0NWFmZWQiPjc5Nz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55C62" w:rsidRPr="00C40348">
        <w:rPr>
          <w:rFonts w:ascii="New Hero UltraLight" w:hAnsi="New Hero UltraLight"/>
        </w:rPr>
      </w:r>
      <w:r w:rsidR="00155C62" w:rsidRPr="00C40348">
        <w:rPr>
          <w:rFonts w:ascii="New Hero UltraLight" w:hAnsi="New Hero UltraLight"/>
        </w:rPr>
        <w:fldChar w:fldCharType="separate"/>
      </w:r>
      <w:r w:rsidR="007219BD" w:rsidRPr="00C40348">
        <w:rPr>
          <w:rFonts w:ascii="New Hero UltraLight" w:hAnsi="New Hero UltraLight"/>
          <w:noProof/>
        </w:rPr>
        <w:t>(</w:t>
      </w:r>
      <w:hyperlink w:anchor="_ENREF_51" w:tooltip="Jones, 1979 #8092" w:history="1">
        <w:r w:rsidR="00DE2D12" w:rsidRPr="00C40348">
          <w:rPr>
            <w:rStyle w:val="Hyperlink"/>
            <w:rFonts w:ascii="New Hero UltraLight" w:hAnsi="New Hero UltraLight"/>
          </w:rPr>
          <w:t>Jones 1979</w:t>
        </w:r>
      </w:hyperlink>
      <w:r w:rsidR="007219BD" w:rsidRPr="00C40348">
        <w:rPr>
          <w:rFonts w:ascii="New Hero UltraLight" w:hAnsi="New Hero UltraLight"/>
          <w:noProof/>
        </w:rPr>
        <w:t xml:space="preserve">, </w:t>
      </w:r>
      <w:hyperlink w:anchor="_ENREF_52" w:tooltip="Jones, 1981 #11235" w:history="1">
        <w:r w:rsidR="00DE2D12" w:rsidRPr="00C40348">
          <w:rPr>
            <w:rStyle w:val="Hyperlink"/>
            <w:rFonts w:ascii="New Hero UltraLight" w:hAnsi="New Hero UltraLight"/>
          </w:rPr>
          <w:t>1981</w:t>
        </w:r>
      </w:hyperlink>
      <w:r w:rsidR="007219BD" w:rsidRPr="00C40348">
        <w:rPr>
          <w:rFonts w:ascii="New Hero UltraLight" w:hAnsi="New Hero UltraLight"/>
          <w:noProof/>
        </w:rPr>
        <w:t xml:space="preserve">; </w:t>
      </w:r>
      <w:hyperlink w:anchor="_ENREF_39" w:tooltip="Goodman, 1944 #7974" w:history="1">
        <w:r w:rsidR="00DE2D12" w:rsidRPr="00C40348">
          <w:rPr>
            <w:rStyle w:val="Hyperlink"/>
            <w:rFonts w:ascii="New Hero UltraLight" w:hAnsi="New Hero UltraLight"/>
          </w:rPr>
          <w:t>Goodman 1944</w:t>
        </w:r>
      </w:hyperlink>
      <w:r w:rsidR="007219BD" w:rsidRPr="00C40348">
        <w:rPr>
          <w:rFonts w:ascii="New Hero UltraLight" w:hAnsi="New Hero UltraLight"/>
          <w:noProof/>
        </w:rPr>
        <w:t>)</w:t>
      </w:r>
      <w:r w:rsidR="00155C62" w:rsidRPr="00C40348">
        <w:rPr>
          <w:rFonts w:ascii="New Hero UltraLight" w:hAnsi="New Hero UltraLight"/>
        </w:rPr>
        <w:fldChar w:fldCharType="end"/>
      </w:r>
      <w:r w:rsidR="00B91717" w:rsidRPr="00C40348">
        <w:rPr>
          <w:rFonts w:ascii="New Hero UltraLight" w:hAnsi="New Hero UltraLight"/>
        </w:rPr>
        <w:t xml:space="preserve">, mechanical flaking properties, or the internal properties of lithic raw material </w:t>
      </w:r>
      <w:r w:rsidR="0060151B"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Eren&lt;/Author&gt;&lt;Year&gt;2014&lt;/Year&gt;&lt;RecNum&gt;8409&lt;/RecNum&gt;&lt;Suffix&gt;:473&lt;/Suffix&gt;&lt;DisplayText&gt;(Eren et al. 2014:473)&lt;/DisplayText&gt;&lt;record&gt;&lt;rec-number&gt;8409&lt;/rec-number&gt;&lt;foreign-keys&gt;&lt;key app="EN" db-id="p9azfz2xyws25gedrz4p5ae4sa9vdterwtrd" timestamp="1676990031" guid="ee157904-1706-4f01-b5c0-d21e24e4eb16"&gt;8409&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60151B" w:rsidRPr="00C40348">
        <w:rPr>
          <w:rFonts w:ascii="New Hero UltraLight" w:hAnsi="New Hero UltraLight"/>
        </w:rPr>
        <w:fldChar w:fldCharType="separate"/>
      </w:r>
      <w:r w:rsidR="007D71FD" w:rsidRPr="00C40348">
        <w:rPr>
          <w:rFonts w:ascii="New Hero UltraLight" w:hAnsi="New Hero UltraLight"/>
          <w:noProof/>
        </w:rPr>
        <w:t>(</w:t>
      </w:r>
      <w:hyperlink w:anchor="_ENREF_29" w:tooltip="Eren, 2014 #8409" w:history="1">
        <w:r w:rsidR="00DE2D12" w:rsidRPr="00C40348">
          <w:rPr>
            <w:rStyle w:val="Hyperlink"/>
            <w:rFonts w:ascii="New Hero UltraLight" w:hAnsi="New Hero UltraLight"/>
          </w:rPr>
          <w:t>Eren et al. 2014:473</w:t>
        </w:r>
      </w:hyperlink>
      <w:r w:rsidR="007D71FD" w:rsidRPr="00C40348">
        <w:rPr>
          <w:rFonts w:ascii="New Hero UltraLight" w:hAnsi="New Hero UltraLight"/>
          <w:noProof/>
        </w:rPr>
        <w:t>)</w:t>
      </w:r>
      <w:r w:rsidR="0060151B" w:rsidRPr="00C40348">
        <w:rPr>
          <w:rFonts w:ascii="New Hero UltraLight" w:hAnsi="New Hero UltraLight"/>
        </w:rPr>
        <w:fldChar w:fldCharType="end"/>
      </w:r>
      <w:r w:rsidR="00B91717" w:rsidRPr="00C40348">
        <w:rPr>
          <w:rFonts w:ascii="New Hero UltraLight" w:hAnsi="New Hero UltraLight"/>
        </w:rPr>
        <w:t xml:space="preserve">, have been thought to hamper lithic design by reducing the predictability and consistency of large flake and flake element removals </w:t>
      </w:r>
      <w:r w:rsidR="00B91717"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Brantingham&lt;/Author&gt;&lt;Year&gt;2000&lt;/Year&gt;&lt;RecNum&gt;11249&lt;/RecNum&gt;&lt;DisplayText&gt;(Brantingham et al. 2000)&lt;/DisplayText&gt;&lt;record&gt;&lt;rec-number&gt;11249&lt;/rec-number&gt;&lt;foreign-keys&gt;&lt;key app="EN" db-id="p9azfz2xyws25gedrz4p5ae4sa9vdterwtrd" timestamp="1677236059" guid="0434d0d8-7916-4157-b52f-0d83ef6e4438"&gt;11249&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section&gt;255&lt;/section&gt;&lt;dates&gt;&lt;year&gt;2000&lt;/year&gt;&lt;/dates&gt;&lt;isbn&gt;03054403&lt;/isbn&gt;&lt;urls&gt;&lt;/urls&gt;&lt;electronic-resource-num&gt;10.1006/jasc.1999.0456&lt;/electronic-resource-num&gt;&lt;/record&gt;&lt;/Cite&gt;&lt;/EndNote&gt;</w:instrText>
      </w:r>
      <w:r w:rsidR="00B91717" w:rsidRPr="00C40348">
        <w:rPr>
          <w:rFonts w:ascii="New Hero UltraLight" w:hAnsi="New Hero UltraLight"/>
        </w:rPr>
        <w:fldChar w:fldCharType="separate"/>
      </w:r>
      <w:r w:rsidR="007219BD" w:rsidRPr="00C40348">
        <w:rPr>
          <w:rFonts w:ascii="New Hero UltraLight" w:hAnsi="New Hero UltraLight"/>
          <w:noProof/>
        </w:rPr>
        <w:t>(</w:t>
      </w:r>
      <w:hyperlink w:anchor="_ENREF_12" w:tooltip="Brantingham, 2000 #11249" w:history="1">
        <w:r w:rsidR="00DE2D12" w:rsidRPr="00C40348">
          <w:rPr>
            <w:rStyle w:val="Hyperlink"/>
            <w:rFonts w:ascii="New Hero UltraLight" w:hAnsi="New Hero UltraLight"/>
          </w:rPr>
          <w:t>Brantingham et al. 2000</w:t>
        </w:r>
      </w:hyperlink>
      <w:r w:rsidR="007219BD" w:rsidRPr="00C40348">
        <w:rPr>
          <w:rFonts w:ascii="New Hero UltraLight" w:hAnsi="New Hero UltraLight"/>
          <w:noProof/>
        </w:rPr>
        <w:t>)</w:t>
      </w:r>
      <w:r w:rsidR="00B91717" w:rsidRPr="00C40348">
        <w:rPr>
          <w:rFonts w:ascii="New Hero UltraLight" w:hAnsi="New Hero UltraLight"/>
        </w:rPr>
        <w:fldChar w:fldCharType="end"/>
      </w:r>
      <w:r w:rsidR="00B91717" w:rsidRPr="00C40348">
        <w:rPr>
          <w:rFonts w:ascii="New Hero UltraLight" w:hAnsi="New Hero UltraLight"/>
        </w:rPr>
        <w:t xml:space="preserve">, imposing what others have interpreted as a serious technological challenge to lithic production </w:t>
      </w:r>
      <w:r w:rsidR="00B91717" w:rsidRPr="00C40348">
        <w:rPr>
          <w:rFonts w:ascii="New Hero UltraLight" w:hAnsi="New Hero UltraLight"/>
        </w:rPr>
        <w:fldChar w:fldCharType="begin">
          <w:fldData xml:space="preserve">PEVuZE5vdGU+PENpdGU+PEF1dGhvcj5BbmRyZWZza3kgSnIuPC9BdXRob3I+PFllYXI+MTk5NDwv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bmRyZWZza3kgSnIuPC9BdXRob3I+PFllYXI+MTk5NDwv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B91717" w:rsidRPr="00C40348">
        <w:rPr>
          <w:rFonts w:ascii="New Hero UltraLight" w:hAnsi="New Hero UltraLight"/>
        </w:rPr>
      </w:r>
      <w:r w:rsidR="00B91717" w:rsidRPr="00C40348">
        <w:rPr>
          <w:rFonts w:ascii="New Hero UltraLight" w:hAnsi="New Hero UltraLight"/>
        </w:rPr>
        <w:fldChar w:fldCharType="separate"/>
      </w:r>
      <w:r w:rsidR="007219BD" w:rsidRPr="00C40348">
        <w:rPr>
          <w:rFonts w:ascii="New Hero UltraLight" w:hAnsi="New Hero UltraLight"/>
          <w:noProof/>
        </w:rPr>
        <w:t>(</w:t>
      </w:r>
      <w:hyperlink w:anchor="_ENREF_4" w:tooltip="Andrefsky Jr., 1994 #8580" w:history="1">
        <w:r w:rsidR="00DE2D12" w:rsidRPr="00C40348">
          <w:rPr>
            <w:rStyle w:val="Hyperlink"/>
            <w:rFonts w:ascii="New Hero UltraLight" w:hAnsi="New Hero UltraLight"/>
          </w:rPr>
          <w:t>Andrefsky Jr. 1994</w:t>
        </w:r>
      </w:hyperlink>
      <w:r w:rsidR="007219BD" w:rsidRPr="00C40348">
        <w:rPr>
          <w:rFonts w:ascii="New Hero UltraLight" w:hAnsi="New Hero UltraLight"/>
          <w:noProof/>
        </w:rPr>
        <w:t xml:space="preserve">; </w:t>
      </w:r>
      <w:hyperlink w:anchor="_ENREF_17" w:tooltip="Crabtree, 1964 #11248" w:history="1">
        <w:r w:rsidR="00DE2D12" w:rsidRPr="00C40348">
          <w:rPr>
            <w:rStyle w:val="Hyperlink"/>
            <w:rFonts w:ascii="New Hero UltraLight" w:hAnsi="New Hero UltraLight"/>
          </w:rPr>
          <w:t>Crabtree 1964</w:t>
        </w:r>
      </w:hyperlink>
      <w:r w:rsidR="007219BD" w:rsidRPr="00C40348">
        <w:rPr>
          <w:rFonts w:ascii="New Hero UltraLight" w:hAnsi="New Hero UltraLight"/>
          <w:noProof/>
        </w:rPr>
        <w:t xml:space="preserve">; </w:t>
      </w:r>
      <w:hyperlink w:anchor="_ENREF_57" w:tooltip="Kuhn, 1995 #5999" w:history="1">
        <w:r w:rsidR="00DE2D12" w:rsidRPr="00C40348">
          <w:rPr>
            <w:rStyle w:val="Hyperlink"/>
            <w:rFonts w:ascii="New Hero UltraLight" w:hAnsi="New Hero UltraLight"/>
          </w:rPr>
          <w:t>Kuhn 1995</w:t>
        </w:r>
      </w:hyperlink>
      <w:r w:rsidR="007219BD" w:rsidRPr="00C40348">
        <w:rPr>
          <w:rFonts w:ascii="New Hero UltraLight" w:hAnsi="New Hero UltraLight"/>
          <w:noProof/>
        </w:rPr>
        <w:t>)</w:t>
      </w:r>
      <w:r w:rsidR="00B91717" w:rsidRPr="00C40348">
        <w:rPr>
          <w:rFonts w:ascii="New Hero UltraLight" w:hAnsi="New Hero UltraLight"/>
        </w:rPr>
        <w:fldChar w:fldCharType="end"/>
      </w:r>
      <w:r w:rsidR="00B91717" w:rsidRPr="00C40348">
        <w:rPr>
          <w:rFonts w:ascii="New Hero UltraLight" w:hAnsi="New Hero UltraLight"/>
        </w:rPr>
        <w:t>.</w:t>
      </w:r>
    </w:p>
    <w:p w14:paraId="5F844186" w14:textId="35308CB8" w:rsidR="00461309" w:rsidRPr="002E395A" w:rsidRDefault="00461309" w:rsidP="008C6829">
      <w:pPr>
        <w:jc w:val="both"/>
        <w:rPr>
          <w:rFonts w:ascii="New Hero Light" w:hAnsi="New Hero Light"/>
          <w:i/>
          <w:iCs/>
        </w:rPr>
      </w:pPr>
      <w:r w:rsidRPr="002E395A">
        <w:rPr>
          <w:rFonts w:ascii="New Hero Light" w:hAnsi="New Hero Light"/>
          <w:i/>
          <w:iCs/>
        </w:rPr>
        <w:t>Elliptical bifaces</w:t>
      </w:r>
    </w:p>
    <w:p w14:paraId="373C601E" w14:textId="4423BEFE" w:rsidR="008A6BA0" w:rsidRPr="00C40348" w:rsidRDefault="000E536C" w:rsidP="00A16402">
      <w:pPr>
        <w:jc w:val="both"/>
        <w:rPr>
          <w:rFonts w:ascii="New Hero UltraLight" w:hAnsi="New Hero UltraLight"/>
        </w:rPr>
      </w:pPr>
      <w:r w:rsidRPr="00C40348">
        <w:rPr>
          <w:rFonts w:ascii="New Hero UltraLight" w:hAnsi="New Hero UltraLight"/>
        </w:rPr>
        <w:t xml:space="preserve">Elliptical bifaces comprise an understudied </w:t>
      </w:r>
      <w:r w:rsidR="005E72A1" w:rsidRPr="00C40348">
        <w:rPr>
          <w:rFonts w:ascii="New Hero UltraLight" w:hAnsi="New Hero UltraLight"/>
        </w:rPr>
        <w:t>category</w:t>
      </w:r>
      <w:r w:rsidRPr="00C40348">
        <w:rPr>
          <w:rFonts w:ascii="New Hero UltraLight" w:hAnsi="New Hero UltraLight"/>
        </w:rPr>
        <w:t xml:space="preserve"> of </w:t>
      </w:r>
      <w:r w:rsidR="00273598" w:rsidRPr="00C40348">
        <w:rPr>
          <w:rFonts w:ascii="New Hero UltraLight" w:hAnsi="New Hero UltraLight"/>
        </w:rPr>
        <w:t xml:space="preserve">Caddo </w:t>
      </w:r>
      <w:r w:rsidRPr="00C40348">
        <w:rPr>
          <w:rFonts w:ascii="New Hero UltraLight" w:hAnsi="New Hero UltraLight"/>
        </w:rPr>
        <w:t xml:space="preserve">material culture. </w:t>
      </w:r>
      <w:r w:rsidR="00CD487E" w:rsidRPr="00C40348">
        <w:rPr>
          <w:rFonts w:ascii="New Hero UltraLight" w:hAnsi="New Hero UltraLight"/>
        </w:rPr>
        <w:t xml:space="preserve">The elliptical bifaces from 41AN13 </w:t>
      </w:r>
      <w:r w:rsidR="00FF2898" w:rsidRPr="00C40348">
        <w:rPr>
          <w:rFonts w:ascii="New Hero UltraLight" w:hAnsi="New Hero UltraLight"/>
        </w:rPr>
        <w:t xml:space="preserve">(Jowell Farm) </w:t>
      </w:r>
      <w:r w:rsidR="00CD487E" w:rsidRPr="00C40348">
        <w:rPr>
          <w:rFonts w:ascii="New Hero UltraLight" w:hAnsi="New Hero UltraLight"/>
        </w:rPr>
        <w:t>were purchased by the Texas Archeological Research Laboratory (TARL) at The University of Texas at Austin on April 13, 1933, and the site is located near Kickapoo Springs Village, south of Frankston, Texas in Anderson County</w:t>
      </w:r>
      <w:r w:rsidR="00662726" w:rsidRPr="00C40348">
        <w:rPr>
          <w:rFonts w:ascii="New Hero UltraLight" w:hAnsi="New Hero UltraLight"/>
        </w:rPr>
        <w:t xml:space="preserve"> (Figure 1)</w:t>
      </w:r>
      <w:r w:rsidR="00CD487E" w:rsidRPr="00C40348">
        <w:rPr>
          <w:rFonts w:ascii="New Hero UltraLight" w:hAnsi="New Hero UltraLight"/>
        </w:rPr>
        <w:t>. The bifaces were excavated from a Caddo burial by a local farmer</w:t>
      </w:r>
      <w:r w:rsidR="00100EB2" w:rsidRPr="00C40348">
        <w:rPr>
          <w:rFonts w:ascii="New Hero UltraLight" w:hAnsi="New Hero UltraLight"/>
        </w:rPr>
        <w:t xml:space="preserve"> (George H. Adams)</w:t>
      </w:r>
      <w:r w:rsidR="00ED0842" w:rsidRPr="00C40348">
        <w:rPr>
          <w:rFonts w:ascii="New Hero UltraLight" w:hAnsi="New Hero UltraLight"/>
        </w:rPr>
        <w:t>,</w:t>
      </w:r>
      <w:r w:rsidR="007F530D" w:rsidRPr="00C40348">
        <w:rPr>
          <w:rFonts w:ascii="New Hero UltraLight" w:hAnsi="New Hero UltraLight"/>
        </w:rPr>
        <w:t xml:space="preserve"> are thought to be synchronous</w:t>
      </w:r>
      <w:r w:rsidR="00100EB2" w:rsidRPr="00C40348">
        <w:rPr>
          <w:rFonts w:ascii="New Hero UltraLight" w:hAnsi="New Hero UltraLight"/>
        </w:rPr>
        <w:t xml:space="preserve">, </w:t>
      </w:r>
      <w:r w:rsidR="00ED0842" w:rsidRPr="00C40348">
        <w:rPr>
          <w:rFonts w:ascii="New Hero UltraLight" w:hAnsi="New Hero UltraLight"/>
        </w:rPr>
        <w:t>and</w:t>
      </w:r>
      <w:r w:rsidR="006E3370" w:rsidRPr="00C40348">
        <w:rPr>
          <w:rFonts w:ascii="New Hero UltraLight" w:hAnsi="New Hero UltraLight"/>
        </w:rPr>
        <w:t xml:space="preserve"> no </w:t>
      </w:r>
      <w:r w:rsidR="00100EB2" w:rsidRPr="00C40348">
        <w:rPr>
          <w:rFonts w:ascii="New Hero UltraLight" w:hAnsi="New Hero UltraLight"/>
        </w:rPr>
        <w:t>additional</w:t>
      </w:r>
      <w:r w:rsidR="006E3370" w:rsidRPr="00C40348">
        <w:rPr>
          <w:rFonts w:ascii="New Hero UltraLight" w:hAnsi="New Hero UltraLight"/>
        </w:rPr>
        <w:t xml:space="preserve"> provenience information was</w:t>
      </w:r>
      <w:r w:rsidR="00100EB2" w:rsidRPr="00C40348">
        <w:rPr>
          <w:rFonts w:ascii="New Hero UltraLight" w:hAnsi="New Hero UltraLight"/>
        </w:rPr>
        <w:t xml:space="preserve"> provided. Of</w:t>
      </w:r>
      <w:r w:rsidR="00CD487E" w:rsidRPr="00C40348">
        <w:rPr>
          <w:rFonts w:ascii="New Hero UltraLight" w:hAnsi="New Hero UltraLight"/>
        </w:rPr>
        <w:t xml:space="preserve"> the 35 bifaces reportedly acquired by TARL, 18 could be located, and 13 of those are complete.</w:t>
      </w:r>
    </w:p>
    <w:p w14:paraId="467A36CA" w14:textId="2BE8E289" w:rsidR="008A6BA0" w:rsidRPr="002E395A" w:rsidRDefault="008A6BA0" w:rsidP="008A6BA0">
      <w:pPr>
        <w:jc w:val="both"/>
        <w:rPr>
          <w:rFonts w:ascii="New Hero Light" w:hAnsi="New Hero Light"/>
          <w:b/>
          <w:bCs/>
        </w:rPr>
      </w:pPr>
      <w:r w:rsidRPr="002E395A">
        <w:rPr>
          <w:rFonts w:ascii="New Hero Light" w:hAnsi="New Hero Light"/>
          <w:b/>
          <w:bCs/>
        </w:rPr>
        <w:t xml:space="preserve">Figure 1. Location of Jowell Farm and other Caddo sites where elliptical bifaces have been found, which includes all but one major drainage basin in the ancestral Caddo area (dashed/white), </w:t>
      </w:r>
      <w:r w:rsidR="007F530D" w:rsidRPr="002E395A">
        <w:rPr>
          <w:rFonts w:ascii="New Hero Light" w:hAnsi="New Hero Light"/>
          <w:b/>
          <w:bCs/>
        </w:rPr>
        <w:t xml:space="preserve">and </w:t>
      </w:r>
      <w:r w:rsidRPr="002E395A">
        <w:rPr>
          <w:rFonts w:ascii="New Hero Light" w:hAnsi="New Hero Light"/>
          <w:b/>
          <w:bCs/>
        </w:rPr>
        <w:t xml:space="preserve">where solid gray lines indicate geographic borders </w:t>
      </w:r>
      <w:r w:rsidR="007F530D" w:rsidRPr="002E395A">
        <w:rPr>
          <w:rFonts w:ascii="New Hero Light" w:hAnsi="New Hero Light"/>
          <w:b/>
          <w:bCs/>
        </w:rPr>
        <w:t>delimiting</w:t>
      </w:r>
      <w:r w:rsidRPr="002E395A">
        <w:rPr>
          <w:rFonts w:ascii="New Hero Light" w:hAnsi="New Hero Light"/>
          <w:b/>
          <w:bCs/>
        </w:rPr>
        <w:t xml:space="preserve"> Arkansas, Louisiana, Oklahoma, and Texas</w:t>
      </w:r>
      <w:r w:rsidR="00B32502" w:rsidRPr="002E395A">
        <w:rPr>
          <w:rFonts w:ascii="New Hero Light" w:hAnsi="New Hero Light"/>
          <w:b/>
          <w:bCs/>
        </w:rPr>
        <w:t xml:space="preserve"> (top); and seriation of Allen </w:t>
      </w:r>
      <w:r w:rsidR="00B32502" w:rsidRPr="002E395A">
        <w:rPr>
          <w:rFonts w:ascii="New Hero Light" w:hAnsi="New Hero Light"/>
          <w:b/>
          <w:bCs/>
        </w:rPr>
        <w:lastRenderedPageBreak/>
        <w:t>Phase burial contexts derived from Kleinschmidt (1982)</w:t>
      </w:r>
      <w:r w:rsidR="00E00519" w:rsidRPr="002E395A">
        <w:rPr>
          <w:rFonts w:ascii="New Hero Light" w:hAnsi="New Hero Light"/>
          <w:b/>
          <w:bCs/>
        </w:rPr>
        <w:t xml:space="preserve">, </w:t>
      </w:r>
      <w:r w:rsidR="00ED0842" w:rsidRPr="002E395A">
        <w:rPr>
          <w:rFonts w:ascii="New Hero Light" w:hAnsi="New Hero Light"/>
          <w:b/>
          <w:bCs/>
        </w:rPr>
        <w:t>for which the sequence</w:t>
      </w:r>
      <w:r w:rsidR="00E00519" w:rsidRPr="002E395A">
        <w:rPr>
          <w:rFonts w:ascii="New Hero Light" w:hAnsi="New Hero Light"/>
          <w:b/>
          <w:bCs/>
        </w:rPr>
        <w:t xml:space="preserve"> runs from bottom to top, illustrating 41AN13 as the earliest</w:t>
      </w:r>
      <w:r w:rsidR="00ED0842" w:rsidRPr="002E395A">
        <w:rPr>
          <w:rFonts w:ascii="New Hero Light" w:hAnsi="New Hero Light"/>
          <w:b/>
          <w:bCs/>
        </w:rPr>
        <w:t xml:space="preserve"> Allen Phase site</w:t>
      </w:r>
      <w:r w:rsidR="00E00519" w:rsidRPr="002E395A">
        <w:rPr>
          <w:rFonts w:ascii="New Hero Light" w:hAnsi="New Hero Light"/>
          <w:b/>
          <w:bCs/>
        </w:rPr>
        <w:t xml:space="preserve"> and 41AN21 as the latest</w:t>
      </w:r>
      <w:r w:rsidR="00B32502" w:rsidRPr="002E395A">
        <w:rPr>
          <w:rFonts w:ascii="New Hero Light" w:hAnsi="New Hero Light"/>
          <w:b/>
          <w:bCs/>
        </w:rPr>
        <w:t>.</w:t>
      </w:r>
    </w:p>
    <w:p w14:paraId="67632CA7" w14:textId="0223E326" w:rsidR="00662726" w:rsidRPr="00C40348" w:rsidRDefault="00FF6F86" w:rsidP="008C6829">
      <w:pPr>
        <w:jc w:val="both"/>
        <w:rPr>
          <w:rFonts w:ascii="New Hero UltraLight" w:hAnsi="New Hero UltraLight"/>
        </w:rPr>
      </w:pPr>
      <w:r w:rsidRPr="00C40348">
        <w:rPr>
          <w:rFonts w:ascii="New Hero UltraLight" w:hAnsi="New Hero UltraLight"/>
        </w:rPr>
        <w:t xml:space="preserve">Due </w:t>
      </w:r>
      <w:r w:rsidR="000409EC" w:rsidRPr="00C40348">
        <w:rPr>
          <w:rFonts w:ascii="New Hero UltraLight" w:hAnsi="New Hero UltraLight"/>
        </w:rPr>
        <w:t xml:space="preserve">to the absence of evidence for local production and </w:t>
      </w:r>
      <w:r w:rsidRPr="00C40348">
        <w:rPr>
          <w:rFonts w:ascii="New Hero UltraLight" w:hAnsi="New Hero UltraLight"/>
        </w:rPr>
        <w:t>the dearth of locally-available raw materials of suitable size and quality needed to produce the elliptical bifaces</w:t>
      </w:r>
      <w:r w:rsidR="009F65D5" w:rsidRPr="00C40348">
        <w:rPr>
          <w:rFonts w:ascii="New Hero UltraLight" w:hAnsi="New Hero UltraLight"/>
        </w:rPr>
        <w:t xml:space="preserve"> </w:t>
      </w:r>
      <w:r w:rsidR="009F65D5"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Selden Jr.&lt;/Author&gt;&lt;Year&gt;2021&lt;/Year&gt;&lt;RecNum&gt;8476&lt;/RecNum&gt;&lt;Prefix&gt;see &lt;/Prefix&gt;&lt;Suffix&gt;:Figure 2&lt;/Suffix&gt;&lt;DisplayText&gt;(see Selden Jr. et al. 2021:Figure 2)&lt;/DisplayText&gt;&lt;record&gt;&lt;rec-number&gt;8476&lt;/rec-number&gt;&lt;foreign-keys&gt;&lt;key app="EN" db-id="p9azfz2xyws25gedrz4p5ae4sa9vdterwtrd" timestamp="1676990266" guid="2b47f4d0-43eb-4cc2-bd9b-e2775a2386f8"&gt;8476&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F65D5" w:rsidRPr="00C40348">
        <w:rPr>
          <w:rFonts w:ascii="New Hero UltraLight" w:hAnsi="New Hero UltraLight"/>
        </w:rPr>
        <w:fldChar w:fldCharType="separate"/>
      </w:r>
      <w:r w:rsidR="007219BD" w:rsidRPr="00C40348">
        <w:rPr>
          <w:rFonts w:ascii="New Hero UltraLight" w:hAnsi="New Hero UltraLight"/>
          <w:noProof/>
        </w:rPr>
        <w:t>(</w:t>
      </w:r>
      <w:hyperlink w:anchor="_ENREF_80" w:tooltip="Selden Jr., 2021 #8476" w:history="1">
        <w:r w:rsidR="00DE2D12" w:rsidRPr="00C40348">
          <w:rPr>
            <w:rStyle w:val="Hyperlink"/>
            <w:rFonts w:ascii="New Hero UltraLight" w:hAnsi="New Hero UltraLight"/>
          </w:rPr>
          <w:t>see Selden Jr. et al. 2021:Figure 2</w:t>
        </w:r>
      </w:hyperlink>
      <w:r w:rsidR="007219BD" w:rsidRPr="00C40348">
        <w:rPr>
          <w:rFonts w:ascii="New Hero UltraLight" w:hAnsi="New Hero UltraLight"/>
          <w:noProof/>
        </w:rPr>
        <w:t>)</w:t>
      </w:r>
      <w:r w:rsidR="009F65D5" w:rsidRPr="00C40348">
        <w:rPr>
          <w:rFonts w:ascii="New Hero UltraLight" w:hAnsi="New Hero UltraLight"/>
        </w:rPr>
        <w:fldChar w:fldCharType="end"/>
      </w:r>
      <w:r w:rsidRPr="00C40348">
        <w:rPr>
          <w:rFonts w:ascii="New Hero UltraLight" w:hAnsi="New Hero UltraLight"/>
        </w:rPr>
        <w:t xml:space="preserve">, an assumption also made for Gahagan bifaces from the ancestral Caddo region </w:t>
      </w:r>
      <w:r w:rsidRPr="00C40348">
        <w:rPr>
          <w:rFonts w:ascii="New Hero UltraLight" w:hAnsi="New Hero UltraLight"/>
        </w:rPr>
        <w:fldChar w:fldCharType="begin">
          <w:fldData xml:space="preserve">PEVuZE5vdGU+PENpdGU+PEF1dGhvcj5TZWxkZW4gSnIuPC9BdXRob3I+PFllYXI+MjAyMDwvWWVh
cj48UmVjTnVtPjEwNzA4PC9SZWNOdW0+PERpc3BsYXlUZXh0PihTZWxkZW4gSnIuLCBEb2NrYWxs
LCBhbmQgRHViaWVkIDIwMjA7IFNlbGRlbiBKci4sIERvY2thbGwsIGFuZCBTaGFmZXIgMjAxOCk8
L0Rpc3BsYXlUZXh0PjxyZWNvcmQ+PHJlYy1udW1iZXI+MTA3MDg8L3JlYy1udW1iZXI+PGZvcmVp
Z24ta2V5cz48a2V5IGFwcD0iRU4iIGRiLWlkPSJwOWF6ZnoyeHl3czI1Z2Vkcno0cDVhZTRzYTl2
ZHRlcnd0cmQiIHRpbWVzdGFtcD0iMTY3NzIzMDYzMCIgZ3VpZD0iMTkyYmM0MmMtZjYwMS00MDgz
LTk2NTQtY2I3NWEyYTVhOTVjIj4xMDcwO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yNS0xNDU8L3BhZ2VzPjx2b2x1bWU+
Mzk8L3ZvbHVtZT48bnVtYmVyPjI8L251bWJlcj48c2VjdGlvbj4xMjU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Tg8L1llYXI+PFJlY051bT4xMDU2NDwv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ZTAwMDgwPC9wYWdlcz48
dm9sdW1lPjEwPC92b2x1bWU+PHNlY3Rpb24+ZTAwMDgwPC9zZWN0aW9uPjxkYXRlcz48eWVhcj4y
MDE4PC95ZWFyPjwvZGF0ZXM+PGlzYm4+MjIxMjA1NDg8L2lzYm4+PHVybHM+PHJlbGF0ZWQtdXJs
cz48dXJsPmh0dHBzOi8vd3d3LnNjaWVuY2VkaXJlY3QuY29tL3NjaWVuY2UvYXJ0aWNsZS9hYnMv
cGlpL1MyMjEyMDU0ODE4MzAwMTgzPC91cmw+PC9yZWxhdGVkLXVybHM+PC91cmxzPjxlbGVjdHJv
bmljLXJlc291cmNlLW51bT4xMC4xMDE2L2ouZGFhY2guMjAxOC5lMDAwODA8L2VsZWN0cm9uaWMt
cmVzb3VyY2UtbnVtPjwvcmVj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TZWxkZW4gSnIuPC9BdXRob3I+PFllYXI+MjAyMDwvWWVh
cj48UmVjTnVtPjEwNzA4PC9SZWNOdW0+PERpc3BsYXlUZXh0PihTZWxkZW4gSnIuLCBEb2NrYWxs
LCBhbmQgRHViaWVkIDIwMjA7IFNlbGRlbiBKci4sIERvY2thbGwsIGFuZCBTaGFmZXIgMjAxOCk8
L0Rpc3BsYXlUZXh0PjxyZWNvcmQ+PHJlYy1udW1iZXI+MTA3MDg8L3JlYy1udW1iZXI+PGZvcmVp
Z24ta2V5cz48a2V5IGFwcD0iRU4iIGRiLWlkPSJwOWF6ZnoyeHl3czI1Z2Vkcno0cDVhZTRzYTl2
ZHRlcnd0cmQiIHRpbWVzdGFtcD0iMTY3NzIzMDYzMCIgZ3VpZD0iMTkyYmM0MmMtZjYwMS00MDgz
LTk2NTQtY2I3NWEyYTVhOTVjIj4xMDcwO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yNS0xNDU8L3BhZ2VzPjx2b2x1bWU+
Mzk8L3ZvbHVtZT48bnVtYmVyPjI8L251bWJlcj48c2VjdGlvbj4xMjU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Tg8L1llYXI+PFJlY051bT4xMDU2NDwv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ZTAwMDgwPC9wYWdlcz48
dm9sdW1lPjEwPC92b2x1bWU+PHNlY3Rpb24+ZTAwMDgwPC9zZWN0aW9uPjxkYXRlcz48eWVhcj4y
MDE4PC95ZWFyPjwvZGF0ZXM+PGlzYm4+MjIxMjA1NDg8L2lzYm4+PHVybHM+PHJlbGF0ZWQtdXJs
cz48dXJsPmh0dHBzOi8vd3d3LnNjaWVuY2VkaXJlY3QuY29tL3NjaWVuY2UvYXJ0aWNsZS9hYnMv
cGlpL1MyMjEyMDU0ODE4MzAwMTgzPC91cmw+PC9yZWxhdGVkLXVybHM+PC91cmxzPjxlbGVjdHJv
bmljLXJlc291cmNlLW51bT4xMC4xMDE2L2ouZGFhY2guMjAxOC5lMDAwODA8L2VsZWN0cm9uaWMt
cmVzb3VyY2UtbnVtPjwvcmVj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DE2D12" w:rsidRPr="00C40348">
        <w:rPr>
          <w:rFonts w:ascii="New Hero UltraLight" w:hAnsi="New Hero UltraLight"/>
          <w:noProof/>
        </w:rPr>
        <w:t>(</w:t>
      </w:r>
      <w:hyperlink w:anchor="_ENREF_81" w:tooltip="Selden Jr., 2020 #10708" w:history="1">
        <w:r w:rsidR="00DE2D12" w:rsidRPr="00C40348">
          <w:rPr>
            <w:rStyle w:val="Hyperlink"/>
            <w:rFonts w:ascii="New Hero UltraLight" w:hAnsi="New Hero UltraLight"/>
          </w:rPr>
          <w:t>Selden Jr., Dockall, and Dubied 2020</w:t>
        </w:r>
      </w:hyperlink>
      <w:r w:rsidR="00DE2D12" w:rsidRPr="00C40348">
        <w:rPr>
          <w:rFonts w:ascii="New Hero UltraLight" w:hAnsi="New Hero UltraLight"/>
          <w:noProof/>
        </w:rPr>
        <w:t xml:space="preserve">; </w:t>
      </w:r>
      <w:hyperlink w:anchor="_ENREF_82" w:tooltip="Selden Jr., 2018 #10564" w:history="1">
        <w:r w:rsidR="00DE2D12" w:rsidRPr="00C40348">
          <w:rPr>
            <w:rStyle w:val="Hyperlink"/>
            <w:rFonts w:ascii="New Hero UltraLight" w:hAnsi="New Hero UltraLight"/>
          </w:rPr>
          <w:t>Selden Jr., Dockall, and Shafer 2018</w:t>
        </w:r>
      </w:hyperlink>
      <w:r w:rsidR="00DE2D12"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the</w:t>
      </w:r>
      <w:r w:rsidR="009F65D5" w:rsidRPr="00C40348">
        <w:rPr>
          <w:rFonts w:ascii="New Hero UltraLight" w:hAnsi="New Hero UltraLight"/>
        </w:rPr>
        <w:t xml:space="preserve"> elliptical</w:t>
      </w:r>
      <w:r w:rsidRPr="00C40348">
        <w:rPr>
          <w:rFonts w:ascii="New Hero UltraLight" w:hAnsi="New Hero UltraLight"/>
        </w:rPr>
        <w:t xml:space="preserve"> bifaces are thought to have been imported </w:t>
      </w:r>
      <w:r w:rsidR="004464CE" w:rsidRPr="00C40348">
        <w:rPr>
          <w:rFonts w:ascii="New Hero UltraLight" w:hAnsi="New Hero UltraLight"/>
        </w:rPr>
        <w:t xml:space="preserve">by the Caddo </w:t>
      </w:r>
      <w:r w:rsidRPr="00C40348">
        <w:rPr>
          <w:rFonts w:ascii="New Hero UltraLight" w:hAnsi="New Hero UltraLight"/>
        </w:rPr>
        <w:t xml:space="preserve">through trade and/or exchange. </w:t>
      </w:r>
      <w:r w:rsidR="008A6BA0" w:rsidRPr="00C40348">
        <w:rPr>
          <w:rFonts w:ascii="New Hero UltraLight" w:hAnsi="New Hero UltraLight"/>
        </w:rPr>
        <w:t>Due</w:t>
      </w:r>
      <w:r w:rsidR="00BE6196" w:rsidRPr="00C40348">
        <w:rPr>
          <w:rFonts w:ascii="New Hero UltraLight" w:hAnsi="New Hero UltraLight"/>
        </w:rPr>
        <w:t xml:space="preserve"> both</w:t>
      </w:r>
      <w:r w:rsidR="008A6BA0" w:rsidRPr="00C40348">
        <w:rPr>
          <w:rFonts w:ascii="New Hero UltraLight" w:hAnsi="New Hero UltraLight"/>
        </w:rPr>
        <w:t xml:space="preserve"> to their size and the colors</w:t>
      </w:r>
      <w:r w:rsidR="00BE6196" w:rsidRPr="00C40348">
        <w:rPr>
          <w:rFonts w:ascii="New Hero UltraLight" w:hAnsi="New Hero UltraLight"/>
        </w:rPr>
        <w:t xml:space="preserve"> </w:t>
      </w:r>
      <w:r w:rsidR="008A6BA0" w:rsidRPr="00C40348">
        <w:rPr>
          <w:rFonts w:ascii="New Hero UltraLight" w:hAnsi="New Hero UltraLight"/>
        </w:rPr>
        <w:t xml:space="preserve">that the </w:t>
      </w:r>
      <w:r w:rsidR="00B962A1" w:rsidRPr="00C40348">
        <w:rPr>
          <w:rFonts w:ascii="New Hero UltraLight" w:hAnsi="New Hero UltraLight"/>
        </w:rPr>
        <w:t xml:space="preserve">elliptical </w:t>
      </w:r>
      <w:r w:rsidR="008A6BA0" w:rsidRPr="00C40348">
        <w:rPr>
          <w:rFonts w:ascii="New Hero UltraLight" w:hAnsi="New Hero UltraLight"/>
        </w:rPr>
        <w:t xml:space="preserve">bifaces fluoresce when examined beneath high and low </w:t>
      </w:r>
      <w:r w:rsidR="00E12EF4" w:rsidRPr="00C40348">
        <w:rPr>
          <w:rFonts w:ascii="New Hero UltraLight" w:hAnsi="New Hero UltraLight"/>
        </w:rPr>
        <w:t>frequency</w:t>
      </w:r>
      <w:r w:rsidR="00D146E7" w:rsidRPr="00C40348">
        <w:rPr>
          <w:rFonts w:ascii="New Hero UltraLight" w:hAnsi="New Hero UltraLight"/>
        </w:rPr>
        <w:t xml:space="preserve"> ultraviolet </w:t>
      </w:r>
      <w:r w:rsidR="008A6BA0" w:rsidRPr="00C40348">
        <w:rPr>
          <w:rFonts w:ascii="New Hero UltraLight" w:hAnsi="New Hero UltraLight"/>
        </w:rPr>
        <w:t>light</w:t>
      </w:r>
      <w:r w:rsidR="00BE6196" w:rsidRPr="00C40348">
        <w:rPr>
          <w:rFonts w:ascii="New Hero UltraLight" w:hAnsi="New Hero UltraLight"/>
        </w:rPr>
        <w:t xml:space="preserve"> (orange-amber)</w:t>
      </w:r>
      <w:r w:rsidR="008A6BA0" w:rsidRPr="00C40348">
        <w:rPr>
          <w:rFonts w:ascii="New Hero UltraLight" w:hAnsi="New Hero UltraLight"/>
        </w:rPr>
        <w:t xml:space="preserve">, </w:t>
      </w:r>
      <w:r w:rsidR="00B962A1" w:rsidRPr="00C40348">
        <w:rPr>
          <w:rFonts w:ascii="New Hero UltraLight" w:hAnsi="New Hero UltraLight"/>
        </w:rPr>
        <w:t>all</w:t>
      </w:r>
      <w:r w:rsidR="008A6BA0" w:rsidRPr="00C40348">
        <w:rPr>
          <w:rFonts w:ascii="New Hero UltraLight" w:hAnsi="New Hero UltraLight"/>
        </w:rPr>
        <w:t xml:space="preserve"> bifaces are thought to have been manufactured using Edwards chert</w:t>
      </w:r>
      <w:r w:rsidR="00D927C2" w:rsidRPr="00C40348">
        <w:rPr>
          <w:rFonts w:ascii="New Hero UltraLight" w:hAnsi="New Hero UltraLight"/>
        </w:rPr>
        <w:t xml:space="preserve"> </w:t>
      </w:r>
      <w:r w:rsidR="00D927C2" w:rsidRPr="00C40348">
        <w:rPr>
          <w:rFonts w:ascii="New Hero UltraLight" w:hAnsi="New Hero UltraLight"/>
        </w:rPr>
        <w:fldChar w:fldCharType="begin">
          <w:fldData xml:space="preserve">PEVuZE5vdGU+PENpdGU+PEF1dGhvcj5Ib2ZtYW48L0F1dGhvcj48WWVhcj4xOTkxPC9ZZWFyPjxS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Ib2ZtYW48L0F1dGhvcj48WWVhcj4xOTkxPC9ZZWFyPjxS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D927C2" w:rsidRPr="00C40348">
        <w:rPr>
          <w:rFonts w:ascii="New Hero UltraLight" w:hAnsi="New Hero UltraLight"/>
        </w:rPr>
      </w:r>
      <w:r w:rsidR="00D927C2" w:rsidRPr="00C40348">
        <w:rPr>
          <w:rFonts w:ascii="New Hero UltraLight" w:hAnsi="New Hero UltraLight"/>
        </w:rPr>
        <w:fldChar w:fldCharType="separate"/>
      </w:r>
      <w:r w:rsidR="007219BD" w:rsidRPr="00C40348">
        <w:rPr>
          <w:rFonts w:ascii="New Hero UltraLight" w:hAnsi="New Hero UltraLight"/>
          <w:noProof/>
        </w:rPr>
        <w:t>(</w:t>
      </w:r>
      <w:hyperlink w:anchor="_ENREF_46" w:tooltip="Hofman, 1991 #11260" w:history="1">
        <w:r w:rsidR="00DE2D12" w:rsidRPr="00C40348">
          <w:rPr>
            <w:rStyle w:val="Hyperlink"/>
            <w:rFonts w:ascii="New Hero UltraLight" w:hAnsi="New Hero UltraLight"/>
          </w:rPr>
          <w:t>Hofman, Todd, and Collins 1991</w:t>
        </w:r>
      </w:hyperlink>
      <w:r w:rsidR="007219BD" w:rsidRPr="00C40348">
        <w:rPr>
          <w:rFonts w:ascii="New Hero UltraLight" w:hAnsi="New Hero UltraLight"/>
          <w:noProof/>
        </w:rPr>
        <w:t xml:space="preserve">; </w:t>
      </w:r>
      <w:hyperlink w:anchor="_ENREF_44" w:tooltip="Hillsman, 1992 #11258" w:history="1">
        <w:r w:rsidR="00DE2D12" w:rsidRPr="00C40348">
          <w:rPr>
            <w:rStyle w:val="Hyperlink"/>
            <w:rFonts w:ascii="New Hero UltraLight" w:hAnsi="New Hero UltraLight"/>
          </w:rPr>
          <w:t>Hillsman 1992</w:t>
        </w:r>
      </w:hyperlink>
      <w:r w:rsidR="007219BD" w:rsidRPr="00C40348">
        <w:rPr>
          <w:rFonts w:ascii="New Hero UltraLight" w:hAnsi="New Hero UltraLight"/>
          <w:noProof/>
        </w:rPr>
        <w:t xml:space="preserve">; </w:t>
      </w:r>
      <w:hyperlink w:anchor="_ENREF_72" w:tooltip="Reitze, 2012 #11261" w:history="1">
        <w:r w:rsidR="00DE2D12" w:rsidRPr="00C40348">
          <w:rPr>
            <w:rStyle w:val="Hyperlink"/>
            <w:rFonts w:ascii="New Hero UltraLight" w:hAnsi="New Hero UltraLight"/>
          </w:rPr>
          <w:t>Reitze, Sinkovec, and Huckell 2012</w:t>
        </w:r>
      </w:hyperlink>
      <w:r w:rsidR="007219BD" w:rsidRPr="00C40348">
        <w:rPr>
          <w:rFonts w:ascii="New Hero UltraLight" w:hAnsi="New Hero UltraLight"/>
          <w:noProof/>
        </w:rPr>
        <w:t xml:space="preserve">; </w:t>
      </w:r>
      <w:hyperlink w:anchor="_ENREF_45" w:tooltip="Hofman, 1990 #11259" w:history="1">
        <w:r w:rsidR="00DE2D12" w:rsidRPr="00C40348">
          <w:rPr>
            <w:rStyle w:val="Hyperlink"/>
            <w:rFonts w:ascii="New Hero UltraLight" w:hAnsi="New Hero UltraLight"/>
          </w:rPr>
          <w:t>Hofman 1990</w:t>
        </w:r>
      </w:hyperlink>
      <w:r w:rsidR="007219BD" w:rsidRPr="00C40348">
        <w:rPr>
          <w:rFonts w:ascii="New Hero UltraLight" w:hAnsi="New Hero UltraLight"/>
          <w:noProof/>
        </w:rPr>
        <w:t xml:space="preserve">; </w:t>
      </w:r>
      <w:hyperlink w:anchor="_ENREF_37" w:tooltip="Gonzalez, 2014 #11262" w:history="1">
        <w:r w:rsidR="00DE2D12" w:rsidRPr="00C40348">
          <w:rPr>
            <w:rStyle w:val="Hyperlink"/>
            <w:rFonts w:ascii="New Hero UltraLight" w:hAnsi="New Hero UltraLight"/>
          </w:rPr>
          <w:t>Gonzalez et al. 2014</w:t>
        </w:r>
      </w:hyperlink>
      <w:r w:rsidR="007219BD" w:rsidRPr="00C40348">
        <w:rPr>
          <w:rFonts w:ascii="New Hero UltraLight" w:hAnsi="New Hero UltraLight"/>
          <w:noProof/>
        </w:rPr>
        <w:t>)</w:t>
      </w:r>
      <w:r w:rsidR="00D927C2" w:rsidRPr="00C40348">
        <w:rPr>
          <w:rFonts w:ascii="New Hero UltraLight" w:hAnsi="New Hero UltraLight"/>
        </w:rPr>
        <w:fldChar w:fldCharType="end"/>
      </w:r>
      <w:r w:rsidR="008A6BA0" w:rsidRPr="00C40348">
        <w:rPr>
          <w:rFonts w:ascii="New Hero UltraLight" w:hAnsi="New Hero UltraLight"/>
        </w:rPr>
        <w:t xml:space="preserve">. </w:t>
      </w:r>
      <w:r w:rsidR="000E536C" w:rsidRPr="00C40348">
        <w:rPr>
          <w:rFonts w:ascii="New Hero UltraLight" w:hAnsi="New Hero UltraLight"/>
        </w:rPr>
        <w:t xml:space="preserve">This study </w:t>
      </w:r>
      <w:r w:rsidR="002875E9" w:rsidRPr="00C40348">
        <w:rPr>
          <w:rFonts w:ascii="New Hero UltraLight" w:hAnsi="New Hero UltraLight"/>
        </w:rPr>
        <w:t xml:space="preserve">asks whether raw material </w:t>
      </w:r>
      <w:r w:rsidR="00B95810" w:rsidRPr="00C40348">
        <w:rPr>
          <w:rFonts w:ascii="New Hero UltraLight" w:hAnsi="New Hero UltraLight"/>
        </w:rPr>
        <w:t xml:space="preserve">color </w:t>
      </w:r>
      <w:r w:rsidR="007F530D" w:rsidRPr="00C40348">
        <w:rPr>
          <w:rFonts w:ascii="New Hero UltraLight" w:hAnsi="New Hero UltraLight"/>
        </w:rPr>
        <w:t>was</w:t>
      </w:r>
      <w:r w:rsidR="002875E9" w:rsidRPr="00C40348">
        <w:rPr>
          <w:rFonts w:ascii="New Hero UltraLight" w:hAnsi="New Hero UltraLight"/>
        </w:rPr>
        <w:t xml:space="preserve"> a determining factor </w:t>
      </w:r>
      <w:r w:rsidR="007F530D" w:rsidRPr="00C40348">
        <w:rPr>
          <w:rFonts w:ascii="New Hero UltraLight" w:hAnsi="New Hero UltraLight"/>
        </w:rPr>
        <w:t>that impacted</w:t>
      </w:r>
      <w:r w:rsidR="002875E9" w:rsidRPr="00C40348">
        <w:rPr>
          <w:rFonts w:ascii="New Hero UltraLight" w:hAnsi="New Hero UltraLight"/>
        </w:rPr>
        <w:t xml:space="preserve"> elliptical biface morphology.</w:t>
      </w:r>
    </w:p>
    <w:p w14:paraId="58CD093D" w14:textId="070355AF" w:rsidR="00F1136D" w:rsidRPr="00C40348" w:rsidRDefault="00713B6B" w:rsidP="00E54F55">
      <w:pPr>
        <w:jc w:val="both"/>
        <w:rPr>
          <w:rFonts w:ascii="New Hero UltraLight" w:hAnsi="New Hero UltraLight"/>
        </w:rPr>
      </w:pPr>
      <w:r w:rsidRPr="00C40348">
        <w:rPr>
          <w:rFonts w:ascii="New Hero UltraLight" w:hAnsi="New Hero UltraLight"/>
        </w:rPr>
        <w:t xml:space="preserve">Temporally, 41AN13 is </w:t>
      </w:r>
      <w:r w:rsidR="00834DF7" w:rsidRPr="00C40348">
        <w:rPr>
          <w:rFonts w:ascii="New Hero UltraLight" w:hAnsi="New Hero UltraLight"/>
        </w:rPr>
        <w:t xml:space="preserve">thought to be </w:t>
      </w:r>
      <w:r w:rsidR="00BA32C6" w:rsidRPr="00C40348">
        <w:rPr>
          <w:rFonts w:ascii="New Hero UltraLight" w:hAnsi="New Hero UltraLight"/>
        </w:rPr>
        <w:t>the earliest of</w:t>
      </w:r>
      <w:r w:rsidRPr="00C40348">
        <w:rPr>
          <w:rFonts w:ascii="New Hero UltraLight" w:hAnsi="New Hero UltraLight"/>
        </w:rPr>
        <w:t xml:space="preserve"> the five sites—others include 41AN21, 41AN26, 41CE6, and 41CE12—that </w:t>
      </w:r>
      <w:hyperlink w:anchor="_ENREF_56" w:tooltip="Kleinschmidt, 1982 #11204" w:history="1">
        <w:r w:rsidR="00DE2D12" w:rsidRPr="00C40348">
          <w:rPr>
            <w:rStyle w:val="Hyperlink"/>
            <w:rFonts w:ascii="New Hero UltraLight" w:hAnsi="New Hero UltraLight"/>
          </w:rPr>
          <w:t>Kleinschmidt (1982:213-220)</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Kleinschmidt&lt;/Author&gt;&lt;Year&gt;1982&lt;/Year&gt;&lt;RecNum&gt;11204&lt;/RecNum&gt;&lt;Suffix&gt;:213-220&lt;/Suffix&gt;&lt;DisplayText&gt;Kleinschmidt (1982:213-220)&lt;/DisplayText&gt;&lt;record&gt;&lt;rec-number&gt;11204&lt;/rec-number&gt;&lt;foreign-keys&gt;&lt;key app="EN" db-id="p9azfz2xyws25gedrz4p5ae4sa9vdterwtrd" timestamp="1677235142" guid="735665a7-8a8f-4006-8f6b-63b18fdce824"&gt;11204&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analyzed when he </w:t>
      </w:r>
      <w:r w:rsidR="00BC6FE8" w:rsidRPr="00C40348">
        <w:rPr>
          <w:rFonts w:ascii="New Hero UltraLight" w:hAnsi="New Hero UltraLight"/>
        </w:rPr>
        <w:t xml:space="preserve">built upon the work of </w:t>
      </w:r>
      <w:hyperlink w:anchor="_ENREF_14" w:tooltip="Cole, 1975 #5620" w:history="1">
        <w:r w:rsidR="00DE2D12" w:rsidRPr="00C40348">
          <w:rPr>
            <w:rStyle w:val="Hyperlink"/>
            <w:rFonts w:ascii="New Hero UltraLight" w:hAnsi="New Hero UltraLight"/>
          </w:rPr>
          <w:t>Cole (1975)</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Cole&lt;/Author&gt;&lt;Year&gt;1975&lt;/Year&gt;&lt;RecNum&gt;5620&lt;/RecNum&gt;&lt;DisplayText&gt;Cole (1975)&lt;/DisplayText&gt;&lt;record&gt;&lt;rec-number&gt;5620&lt;/rec-number&gt;&lt;foreign-keys&gt;&lt;key app="EN" db-id="p9azfz2xyws25gedrz4p5ae4sa9vdterwtrd" timestamp="1676918461" guid="238fc5e1-3eb8-48a6-b823-86c9cfaf712e"&gt;5620&lt;/key&gt;&lt;/foreign-keys&gt;&lt;ref-type name="Thesis"&gt;32&lt;/ref-type&gt;&lt;contributors&gt;&lt;authors&gt;&lt;author&gt;Cole, Nancy M.&lt;/author&gt;&lt;/authors&gt;&lt;/contributors&gt;&lt;titles&gt;&lt;title&gt;Early Historic Caddoan Mortuary Practices in the Upper Neches Drainage, East Texas&lt;/title&gt;&lt;secondary-title&gt;Department of Anthropology&lt;/secondary-title&gt;&lt;/titles&gt;&lt;volume&gt;Master&amp;apos;s Thesis&lt;/volume&gt;&lt;dates&gt;&lt;year&gt;1975&lt;/year&gt;&lt;/dates&gt;&lt;pub-location&gt;Austin&lt;/pub-location&gt;&lt;publisher&gt;The University of Texas&lt;/publisher&gt;&lt;urls&gt;&lt;/urls&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xml:space="preserve"> </w:t>
      </w:r>
      <w:r w:rsidR="00BC6FE8" w:rsidRPr="00C40348">
        <w:rPr>
          <w:rFonts w:ascii="New Hero UltraLight" w:hAnsi="New Hero UltraLight"/>
        </w:rPr>
        <w:t>to</w:t>
      </w:r>
      <w:r w:rsidRPr="00C40348">
        <w:rPr>
          <w:rFonts w:ascii="New Hero UltraLight" w:hAnsi="New Hero UltraLight"/>
        </w:rPr>
        <w:t xml:space="preserve"> propose the Allen Phase</w:t>
      </w:r>
      <w:r w:rsidR="005B1EEA" w:rsidRPr="00C40348">
        <w:rPr>
          <w:rFonts w:ascii="New Hero UltraLight" w:hAnsi="New Hero UltraLight"/>
        </w:rPr>
        <w:t xml:space="preserve"> in northeast Texas</w:t>
      </w:r>
      <w:r w:rsidRPr="00C40348">
        <w:rPr>
          <w:rFonts w:ascii="New Hero UltraLight" w:hAnsi="New Hero UltraLight"/>
        </w:rPr>
        <w:t xml:space="preserve">. </w:t>
      </w:r>
      <w:r w:rsidR="00394377" w:rsidRPr="00C40348">
        <w:rPr>
          <w:rFonts w:ascii="New Hero UltraLight" w:hAnsi="New Hero UltraLight"/>
        </w:rPr>
        <w:t>The single radiocarbon date</w:t>
      </w:r>
      <w:r w:rsidR="00704F7C" w:rsidRPr="00C40348">
        <w:rPr>
          <w:rFonts w:ascii="New Hero UltraLight" w:hAnsi="New Hero UltraLight"/>
        </w:rPr>
        <w:t xml:space="preserve"> from 41AN21 </w:t>
      </w:r>
      <w:r w:rsidR="00394377" w:rsidRPr="00C40348">
        <w:rPr>
          <w:rFonts w:ascii="New Hero UltraLight" w:hAnsi="New Hero UltraLight"/>
        </w:rPr>
        <w:t>was recalibrated</w:t>
      </w:r>
      <w:r w:rsidR="00E00519" w:rsidRPr="00C40348">
        <w:rPr>
          <w:rFonts w:ascii="New Hero UltraLight" w:hAnsi="New Hero UltraLight"/>
        </w:rPr>
        <w:t>, and articulates with the end of this series</w:t>
      </w:r>
      <w:r w:rsidR="00704F7C" w:rsidRPr="00C40348">
        <w:rPr>
          <w:rFonts w:ascii="New Hero UltraLight" w:hAnsi="New Hero UltraLight"/>
        </w:rPr>
        <w:t xml:space="preserve"> (</w:t>
      </w:r>
      <w:hyperlink r:id="rId8" w:history="1">
        <w:r w:rsidR="00394377" w:rsidRPr="00C40348">
          <w:rPr>
            <w:rStyle w:val="Hyperlink"/>
            <w:rFonts w:ascii="New Hero UltraLight" w:hAnsi="New Hero UltraLight"/>
          </w:rPr>
          <w:t>Supplementary Materials</w:t>
        </w:r>
      </w:hyperlink>
      <w:r w:rsidR="00704F7C" w:rsidRPr="00C40348">
        <w:rPr>
          <w:rFonts w:ascii="New Hero UltraLight" w:hAnsi="New Hero UltraLight"/>
        </w:rPr>
        <w:t>)</w:t>
      </w:r>
      <w:r w:rsidR="00394377" w:rsidRPr="00C40348">
        <w:rPr>
          <w:rFonts w:ascii="New Hero UltraLight" w:hAnsi="New Hero UltraLight"/>
        </w:rPr>
        <w:t xml:space="preserve">. </w:t>
      </w:r>
      <w:r w:rsidR="000F68FD" w:rsidRPr="00C40348">
        <w:rPr>
          <w:rFonts w:ascii="New Hero UltraLight" w:hAnsi="New Hero UltraLight"/>
        </w:rPr>
        <w:t>Pulling directly from Kleinschmidt’s (1982:220)</w:t>
      </w:r>
      <w:r w:rsidR="000F68FD"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Hidden="1"&gt;&lt;Author&gt;Kleinschmidt&lt;/Author&gt;&lt;Year&gt;1982&lt;/Year&gt;&lt;RecNum&gt;11204&lt;/RecNum&gt;&lt;record&gt;&lt;rec-number&gt;11204&lt;/rec-number&gt;&lt;foreign-keys&gt;&lt;key app="EN" db-id="p9azfz2xyws25gedrz4p5ae4sa9vdterwtrd" timestamp="1677235142" guid="735665a7-8a8f-4006-8f6b-63b18fdce824"&gt;11204&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000000">
        <w:rPr>
          <w:rFonts w:ascii="New Hero UltraLight" w:hAnsi="New Hero UltraLight"/>
        </w:rPr>
        <w:fldChar w:fldCharType="separate"/>
      </w:r>
      <w:r w:rsidR="000F68FD" w:rsidRPr="00C40348">
        <w:rPr>
          <w:rFonts w:ascii="New Hero UltraLight" w:hAnsi="New Hero UltraLight"/>
        </w:rPr>
        <w:fldChar w:fldCharType="end"/>
      </w:r>
      <w:r w:rsidR="000F68FD" w:rsidRPr="00C40348">
        <w:rPr>
          <w:rFonts w:ascii="New Hero UltraLight" w:hAnsi="New Hero UltraLight"/>
        </w:rPr>
        <w:t xml:space="preserve"> Cemetery Data and Tentative Chronology table, a new seriation was assembled for the five Allen Phase sites</w:t>
      </w:r>
      <w:r w:rsidR="00394377" w:rsidRPr="00C40348">
        <w:rPr>
          <w:rFonts w:ascii="New Hero UltraLight" w:hAnsi="New Hero UltraLight"/>
        </w:rPr>
        <w:t xml:space="preserve"> </w:t>
      </w:r>
      <w:r w:rsidR="00834DF7" w:rsidRPr="00C40348">
        <w:rPr>
          <w:rFonts w:ascii="New Hero UltraLight" w:hAnsi="New Hero UltraLight"/>
        </w:rPr>
        <w:t xml:space="preserve">(Figure 1, bottom) </w:t>
      </w:r>
      <w:r w:rsidR="00394377" w:rsidRPr="00C40348">
        <w:rPr>
          <w:rFonts w:ascii="New Hero UltraLight" w:hAnsi="New Hero UltraLight"/>
        </w:rPr>
        <w:t>(</w:t>
      </w:r>
      <w:hyperlink r:id="rId9" w:history="1">
        <w:r w:rsidR="00394377" w:rsidRPr="00C40348">
          <w:rPr>
            <w:rStyle w:val="Hyperlink"/>
            <w:rFonts w:ascii="New Hero UltraLight" w:hAnsi="New Hero UltraLight"/>
          </w:rPr>
          <w:t>Supplementary Materials</w:t>
        </w:r>
      </w:hyperlink>
      <w:r w:rsidR="00394377" w:rsidRPr="00C40348">
        <w:rPr>
          <w:rFonts w:ascii="New Hero UltraLight" w:hAnsi="New Hero UltraLight"/>
        </w:rPr>
        <w:t>)</w:t>
      </w:r>
      <w:r w:rsidR="000F68FD" w:rsidRPr="00C40348">
        <w:rPr>
          <w:rFonts w:ascii="New Hero UltraLight" w:hAnsi="New Hero UltraLight"/>
        </w:rPr>
        <w:t xml:space="preserve">. For the purpose of the seriation, </w:t>
      </w:r>
      <w:r w:rsidR="00692623" w:rsidRPr="00C40348">
        <w:rPr>
          <w:rFonts w:ascii="New Hero UltraLight" w:hAnsi="New Hero UltraLight"/>
        </w:rPr>
        <w:t xml:space="preserve">the </w:t>
      </w:r>
      <w:proofErr w:type="spellStart"/>
      <w:r w:rsidR="00692623" w:rsidRPr="00C40348">
        <w:rPr>
          <w:rFonts w:ascii="New Hero UltraLight" w:hAnsi="New Hero UltraLight"/>
        </w:rPr>
        <w:t>Poynor</w:t>
      </w:r>
      <w:proofErr w:type="spellEnd"/>
      <w:r w:rsidR="00692623" w:rsidRPr="00C40348">
        <w:rPr>
          <w:rFonts w:ascii="New Hero UltraLight" w:hAnsi="New Hero UltraLight"/>
        </w:rPr>
        <w:t xml:space="preserve"> Engraved and Patton Engraved types were </w:t>
      </w:r>
      <w:r w:rsidR="00434969" w:rsidRPr="00C40348">
        <w:rPr>
          <w:rFonts w:ascii="New Hero UltraLight" w:hAnsi="New Hero UltraLight"/>
        </w:rPr>
        <w:t xml:space="preserve">each </w:t>
      </w:r>
      <w:r w:rsidR="00692623" w:rsidRPr="00C40348">
        <w:rPr>
          <w:rFonts w:ascii="New Hero UltraLight" w:hAnsi="New Hero UltraLight"/>
        </w:rPr>
        <w:t xml:space="preserve">collapsed into a single column, </w:t>
      </w:r>
      <w:r w:rsidR="00434969" w:rsidRPr="00C40348">
        <w:rPr>
          <w:rFonts w:ascii="New Hero UltraLight" w:hAnsi="New Hero UltraLight"/>
        </w:rPr>
        <w:t xml:space="preserve">and </w:t>
      </w:r>
      <w:r w:rsidR="000F68FD" w:rsidRPr="00C40348">
        <w:rPr>
          <w:rFonts w:ascii="New Hero UltraLight" w:hAnsi="New Hero UltraLight"/>
        </w:rPr>
        <w:t xml:space="preserve">any row or column </w:t>
      </w:r>
      <w:r w:rsidR="00101136" w:rsidRPr="00C40348">
        <w:rPr>
          <w:rFonts w:ascii="New Hero UltraLight" w:hAnsi="New Hero UltraLight"/>
        </w:rPr>
        <w:t xml:space="preserve">included in </w:t>
      </w:r>
      <w:r w:rsidR="00EA7F9D" w:rsidRPr="00C40348">
        <w:rPr>
          <w:rFonts w:ascii="New Hero UltraLight" w:hAnsi="New Hero UltraLight"/>
        </w:rPr>
        <w:t xml:space="preserve">the Allen Phase section of </w:t>
      </w:r>
      <w:r w:rsidR="00101136" w:rsidRPr="00C40348">
        <w:rPr>
          <w:rFonts w:ascii="New Hero UltraLight" w:hAnsi="New Hero UltraLight"/>
        </w:rPr>
        <w:t xml:space="preserve">Kleinschmidt’s (1982) table </w:t>
      </w:r>
      <w:r w:rsidR="000F68FD" w:rsidRPr="00C40348">
        <w:rPr>
          <w:rFonts w:ascii="New Hero UltraLight" w:hAnsi="New Hero UltraLight"/>
        </w:rPr>
        <w:t>with a sum of zero was omitted (</w:t>
      </w:r>
      <w:r w:rsidR="00B32502" w:rsidRPr="00C40348">
        <w:rPr>
          <w:rFonts w:ascii="New Hero UltraLight" w:hAnsi="New Hero UltraLight"/>
        </w:rPr>
        <w:t xml:space="preserve">see </w:t>
      </w:r>
      <w:r w:rsidR="000F68FD" w:rsidRPr="00C40348">
        <w:rPr>
          <w:rFonts w:ascii="New Hero UltraLight" w:hAnsi="New Hero UltraLight"/>
        </w:rPr>
        <w:t xml:space="preserve">Figure </w:t>
      </w:r>
      <w:r w:rsidR="00B32502" w:rsidRPr="00C40348">
        <w:rPr>
          <w:rFonts w:ascii="New Hero UltraLight" w:hAnsi="New Hero UltraLight"/>
        </w:rPr>
        <w:t>1</w:t>
      </w:r>
      <w:r w:rsidR="000F68FD" w:rsidRPr="00C40348">
        <w:rPr>
          <w:rFonts w:ascii="New Hero UltraLight" w:hAnsi="New Hero UltraLight"/>
        </w:rPr>
        <w:t>)</w:t>
      </w:r>
      <w:r w:rsidR="00D65733" w:rsidRPr="00C40348">
        <w:rPr>
          <w:rFonts w:ascii="New Hero UltraLight" w:hAnsi="New Hero UltraLight"/>
        </w:rPr>
        <w:t xml:space="preserve"> (</w:t>
      </w:r>
      <w:hyperlink r:id="rId10" w:history="1">
        <w:r w:rsidR="00D65733" w:rsidRPr="00C40348">
          <w:rPr>
            <w:rStyle w:val="Hyperlink"/>
            <w:rFonts w:ascii="New Hero UltraLight" w:hAnsi="New Hero UltraLight"/>
          </w:rPr>
          <w:t>Supplementary Materials</w:t>
        </w:r>
      </w:hyperlink>
      <w:r w:rsidR="00D65733" w:rsidRPr="00C40348">
        <w:rPr>
          <w:rFonts w:ascii="New Hero UltraLight" w:hAnsi="New Hero UltraLight"/>
        </w:rPr>
        <w:t>)</w:t>
      </w:r>
      <w:r w:rsidR="000F68FD" w:rsidRPr="00C40348">
        <w:rPr>
          <w:rFonts w:ascii="New Hero UltraLight" w:hAnsi="New Hero UltraLight"/>
        </w:rPr>
        <w:t>.</w:t>
      </w:r>
    </w:p>
    <w:p w14:paraId="3095A6AF" w14:textId="77777777" w:rsidR="007D71FD" w:rsidRPr="002E395A" w:rsidRDefault="007D71FD" w:rsidP="00E54F55">
      <w:pPr>
        <w:jc w:val="both"/>
        <w:rPr>
          <w:rFonts w:ascii="New Hero Light" w:hAnsi="New Hero Light"/>
        </w:rPr>
      </w:pPr>
    </w:p>
    <w:p w14:paraId="75597EE1" w14:textId="21E6DC14" w:rsidR="00E54F55" w:rsidRPr="002E395A" w:rsidRDefault="00E54F55" w:rsidP="00E54F55">
      <w:pPr>
        <w:jc w:val="both"/>
        <w:rPr>
          <w:rFonts w:ascii="New Hero Light" w:hAnsi="New Hero Light"/>
        </w:rPr>
      </w:pPr>
      <w:r w:rsidRPr="002E395A">
        <w:rPr>
          <w:rFonts w:ascii="New Hero Light" w:hAnsi="New Hero Light"/>
        </w:rPr>
        <w:t>METHODS AND RESULTS</w:t>
      </w:r>
    </w:p>
    <w:p w14:paraId="38C8E089" w14:textId="2ADAC7B3" w:rsidR="00BA3B9F" w:rsidRPr="00C40348" w:rsidRDefault="001A2E7E" w:rsidP="008C6829">
      <w:pPr>
        <w:jc w:val="both"/>
        <w:rPr>
          <w:rFonts w:ascii="New Hero UltraLight" w:hAnsi="New Hero UltraLight"/>
        </w:rPr>
      </w:pPr>
      <w:r w:rsidRPr="00C40348">
        <w:rPr>
          <w:rFonts w:ascii="New Hero UltraLight" w:hAnsi="New Hero UltraLight"/>
        </w:rPr>
        <w:t>The 1</w:t>
      </w:r>
      <w:r w:rsidR="00183CA4" w:rsidRPr="00C40348">
        <w:rPr>
          <w:rFonts w:ascii="New Hero UltraLight" w:hAnsi="New Hero UltraLight"/>
        </w:rPr>
        <w:t>3 whole/complete</w:t>
      </w:r>
      <w:r w:rsidRPr="00C40348">
        <w:rPr>
          <w:rFonts w:ascii="New Hero UltraLight" w:hAnsi="New Hero UltraLight"/>
        </w:rPr>
        <w:t xml:space="preserve"> el</w:t>
      </w:r>
      <w:r w:rsidR="008C6829" w:rsidRPr="00C40348">
        <w:rPr>
          <w:rFonts w:ascii="New Hero UltraLight" w:hAnsi="New Hero UltraLight"/>
        </w:rPr>
        <w:t xml:space="preserve">liptical bifaces </w:t>
      </w:r>
      <w:r w:rsidR="000C484D" w:rsidRPr="00C40348">
        <w:rPr>
          <w:rFonts w:ascii="New Hero UltraLight" w:hAnsi="New Hero UltraLight"/>
        </w:rPr>
        <w:t xml:space="preserve">from 41AN13 </w:t>
      </w:r>
      <w:r w:rsidR="008C6829" w:rsidRPr="00C40348">
        <w:rPr>
          <w:rFonts w:ascii="New Hero UltraLight" w:hAnsi="New Hero UltraLight"/>
        </w:rPr>
        <w:t xml:space="preserve">were scanned at 1200 dpi using an HP </w:t>
      </w:r>
      <w:proofErr w:type="spellStart"/>
      <w:r w:rsidR="008C6829" w:rsidRPr="00C40348">
        <w:rPr>
          <w:rFonts w:ascii="New Hero UltraLight" w:hAnsi="New Hero UltraLight"/>
        </w:rPr>
        <w:t>ScanJet</w:t>
      </w:r>
      <w:proofErr w:type="spellEnd"/>
      <w:r w:rsidR="008C6829" w:rsidRPr="00C40348">
        <w:rPr>
          <w:rFonts w:ascii="New Hero UltraLight" w:hAnsi="New Hero UltraLight"/>
        </w:rPr>
        <w:t xml:space="preserve"> G4050. Images were subsequently transferred to a transparent background in Photoshop in preparation for analysis</w:t>
      </w:r>
      <w:r w:rsidR="00273598" w:rsidRPr="00C40348">
        <w:rPr>
          <w:rFonts w:ascii="New Hero UltraLight" w:hAnsi="New Hero UltraLight"/>
        </w:rPr>
        <w:t xml:space="preserve"> using</w:t>
      </w:r>
      <w:r w:rsidR="000D62AF" w:rsidRPr="00C40348">
        <w:rPr>
          <w:rFonts w:ascii="New Hero UltraLight" w:hAnsi="New Hero UltraLight"/>
        </w:rPr>
        <w:t xml:space="preserve"> the</w:t>
      </w:r>
      <w:r w:rsidR="008C6829" w:rsidRPr="00C40348">
        <w:rPr>
          <w:rFonts w:ascii="New Hero UltraLight" w:hAnsi="New Hero UltraLight"/>
        </w:rPr>
        <w:t xml:space="preserve"> </w:t>
      </w:r>
      <w:proofErr w:type="spellStart"/>
      <w:r w:rsidR="008C6829" w:rsidRPr="00C40348">
        <w:rPr>
          <w:rFonts w:ascii="New Hero UltraLight" w:hAnsi="New Hero UltraLight"/>
        </w:rPr>
        <w:t>colordistance</w:t>
      </w:r>
      <w:proofErr w:type="spellEnd"/>
      <w:r w:rsidR="008C6829" w:rsidRPr="00C40348">
        <w:rPr>
          <w:rFonts w:ascii="New Hero UltraLight" w:hAnsi="New Hero UltraLight"/>
        </w:rPr>
        <w:t xml:space="preserve"> package </w:t>
      </w:r>
      <w:r w:rsidR="000D62AF" w:rsidRPr="00C40348">
        <w:rPr>
          <w:rFonts w:ascii="New Hero UltraLight" w:hAnsi="New Hero UltraLight"/>
        </w:rPr>
        <w:t xml:space="preserve">in R </w:t>
      </w:r>
      <w:r w:rsidR="00EB6B6C" w:rsidRPr="00C40348">
        <w:rPr>
          <w:rFonts w:ascii="New Hero UltraLight" w:hAnsi="New Hero UltraLight"/>
        </w:rPr>
        <w:fldChar w:fldCharType="begin">
          <w:fldData xml:space="preserve">PEVuZE5vdGU+PENpdGU+PEF1dGhvcj5XZWxsZXI8L0F1dGhvcj48WWVhcj4yMDE5PC9ZZWFyPjxS
ZWNOdW0+MTExODk8L1JlY051bT48RGlzcGxheVRleHQ+KFdlbGxlciBhbmQgV2VzdG5lYXQgMjAx
OTsgUiBDb3JlIERldmVsb3BtZW50IFRlYW0gMjAyMyk8L0Rpc3BsYXlUZXh0PjxyZWNvcmQ+PHJl
Yy1udW1iZXI+MTExODk8L3JlYy1udW1iZXI+PGZvcmVpZ24ta2V5cz48a2V5IGFwcD0iRU4iIGRi
LWlkPSJwOWF6ZnoyeHl3czI1Z2Vkcno0cDVhZTRzYTl2ZHRlcnd0cmQiIHRpbWVzdGFtcD0iMTY3
NzIzNDk3NiIgZ3VpZD0iOWFiNDg1NzUtYTFkZC00MzBlLTk3ZTYtOGRmN2FjMGY0NWUzIj4xMTE4
OT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DM8L1JlY051bT48cmVjb3JkPjxyZWMt
bnVtYmVyPjc1MDM8L3JlYy1udW1iZXI+PGZvcmVpZ24ta2V5cz48a2V5IGFwcD0iRU4iIGRiLWlk
PSJwOWF6ZnoyeHl3czI1Z2Vkcno0cDVhZTRzYTl2ZHRlcnd0cmQiIHRpbWVzdGFtcD0iMTY3Njk4
NTUxNiIgZ3VpZD0iZmJiMTc4NDUtMTE5YS00ZDIyLTg5NjMtZmIxNzBjZGU3ZGYwIj43NTAz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XZWxsZXI8L0F1dGhvcj48WWVhcj4yMDE5PC9ZZWFyPjxS
ZWNOdW0+MTExODk8L1JlY051bT48RGlzcGxheVRleHQ+KFdlbGxlciBhbmQgV2VzdG5lYXQgMjAx
OTsgUiBDb3JlIERldmVsb3BtZW50IFRlYW0gMjAyMyk8L0Rpc3BsYXlUZXh0PjxyZWNvcmQ+PHJl
Yy1udW1iZXI+MTExODk8L3JlYy1udW1iZXI+PGZvcmVpZ24ta2V5cz48a2V5IGFwcD0iRU4iIGRi
LWlkPSJwOWF6ZnoyeHl3czI1Z2Vkcno0cDVhZTRzYTl2ZHRlcnd0cmQiIHRpbWVzdGFtcD0iMTY3
NzIzNDk3NiIgZ3VpZD0iOWFiNDg1NzUtYTFkZC00MzBlLTk3ZTYtOGRmN2FjMGY0NWUzIj4xMTE4
OT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DM8L1JlY051bT48cmVjb3JkPjxyZWMt
bnVtYmVyPjc1MDM8L3JlYy1udW1iZXI+PGZvcmVpZ24ta2V5cz48a2V5IGFwcD0iRU4iIGRiLWlk
PSJwOWF6ZnoyeHl3czI1Z2Vkcno0cDVhZTRzYTl2ZHRlcnd0cmQiIHRpbWVzdGFtcD0iMTY3Njk4
NTUxNiIgZ3VpZD0iZmJiMTc4NDUtMTE5YS00ZDIyLTg5NjMtZmIxNzBjZGU3ZGYwIj43NTAz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EB6B6C" w:rsidRPr="00C40348">
        <w:rPr>
          <w:rFonts w:ascii="New Hero UltraLight" w:hAnsi="New Hero UltraLight"/>
        </w:rPr>
      </w:r>
      <w:r w:rsidR="00EB6B6C" w:rsidRPr="00C40348">
        <w:rPr>
          <w:rFonts w:ascii="New Hero UltraLight" w:hAnsi="New Hero UltraLight"/>
        </w:rPr>
        <w:fldChar w:fldCharType="separate"/>
      </w:r>
      <w:r w:rsidR="007219BD" w:rsidRPr="00C40348">
        <w:rPr>
          <w:rFonts w:ascii="New Hero UltraLight" w:hAnsi="New Hero UltraLight"/>
          <w:noProof/>
        </w:rPr>
        <w:t>(</w:t>
      </w:r>
      <w:hyperlink w:anchor="_ENREF_86" w:tooltip="Weller, 2019 #11189" w:history="1">
        <w:r w:rsidR="00DE2D12" w:rsidRPr="00C40348">
          <w:rPr>
            <w:rStyle w:val="Hyperlink"/>
            <w:rFonts w:ascii="New Hero UltraLight" w:hAnsi="New Hero UltraLight"/>
          </w:rPr>
          <w:t>Weller and Westneat 2019</w:t>
        </w:r>
      </w:hyperlink>
      <w:r w:rsidR="007219BD" w:rsidRPr="00C40348">
        <w:rPr>
          <w:rFonts w:ascii="New Hero UltraLight" w:hAnsi="New Hero UltraLight"/>
          <w:noProof/>
        </w:rPr>
        <w:t xml:space="preserve">; </w:t>
      </w:r>
      <w:hyperlink w:anchor="_ENREF_71" w:tooltip="R Core Development Team, 2023 #7503" w:history="1">
        <w:r w:rsidR="00DE2D12" w:rsidRPr="00C40348">
          <w:rPr>
            <w:rStyle w:val="Hyperlink"/>
            <w:rFonts w:ascii="New Hero UltraLight" w:hAnsi="New Hero UltraLight"/>
          </w:rPr>
          <w:t>R Core Development Team 2023</w:t>
        </w:r>
      </w:hyperlink>
      <w:r w:rsidR="007219BD" w:rsidRPr="00C40348">
        <w:rPr>
          <w:rFonts w:ascii="New Hero UltraLight" w:hAnsi="New Hero UltraLight"/>
          <w:noProof/>
        </w:rPr>
        <w:t>)</w:t>
      </w:r>
      <w:r w:rsidR="00EB6B6C" w:rsidRPr="00C40348">
        <w:rPr>
          <w:rFonts w:ascii="New Hero UltraLight" w:hAnsi="New Hero UltraLight"/>
        </w:rPr>
        <w:fldChar w:fldCharType="end"/>
      </w:r>
      <w:r w:rsidR="00273598" w:rsidRPr="00C40348">
        <w:rPr>
          <w:rFonts w:ascii="New Hero UltraLight" w:hAnsi="New Hero UltraLight"/>
        </w:rPr>
        <w:t xml:space="preserve">. </w:t>
      </w:r>
      <w:r w:rsidR="000D62AF" w:rsidRPr="00C40348">
        <w:rPr>
          <w:rFonts w:ascii="New Hero UltraLight" w:hAnsi="New Hero UltraLight"/>
        </w:rPr>
        <w:t>A histogram binning method was used to group similar colors</w:t>
      </w:r>
      <w:r w:rsidR="00A22FA6" w:rsidRPr="00C40348">
        <w:rPr>
          <w:rFonts w:ascii="New Hero UltraLight" w:hAnsi="New Hero UltraLight"/>
        </w:rPr>
        <w:t>, and pairwise distances between histograms were computed using earth mover’s distance</w:t>
      </w:r>
      <w:r w:rsidR="00B32502" w:rsidRPr="00C40348">
        <w:rPr>
          <w:rFonts w:ascii="New Hero UltraLight" w:hAnsi="New Hero UltraLight"/>
        </w:rPr>
        <w:t xml:space="preserve"> (Figure 2)</w:t>
      </w:r>
      <w:r w:rsidR="00F8351D" w:rsidRPr="00C40348">
        <w:rPr>
          <w:rFonts w:ascii="New Hero UltraLight" w:hAnsi="New Hero UltraLight"/>
        </w:rPr>
        <w:t xml:space="preserve"> (</w:t>
      </w:r>
      <w:hyperlink r:id="rId11" w:history="1">
        <w:r w:rsidR="00F8351D" w:rsidRPr="00C40348">
          <w:rPr>
            <w:rStyle w:val="Hyperlink"/>
            <w:rFonts w:ascii="New Hero UltraLight" w:hAnsi="New Hero UltraLight"/>
          </w:rPr>
          <w:t>Supplementary Materials</w:t>
        </w:r>
      </w:hyperlink>
      <w:r w:rsidR="00F8351D" w:rsidRPr="00C40348">
        <w:rPr>
          <w:rFonts w:ascii="New Hero UltraLight" w:hAnsi="New Hero UltraLight"/>
        </w:rPr>
        <w:t>)</w:t>
      </w:r>
      <w:r w:rsidR="00D7309D" w:rsidRPr="00C40348">
        <w:rPr>
          <w:rFonts w:ascii="New Hero UltraLight" w:hAnsi="New Hero UltraLight"/>
        </w:rPr>
        <w:t xml:space="preserve">, yielding three distinct raw material color groups (Figure </w:t>
      </w:r>
      <w:r w:rsidR="00B32502" w:rsidRPr="00C40348">
        <w:rPr>
          <w:rFonts w:ascii="New Hero UltraLight" w:hAnsi="New Hero UltraLight"/>
        </w:rPr>
        <w:t>2, bottom</w:t>
      </w:r>
      <w:r w:rsidR="00D7309D" w:rsidRPr="00C40348">
        <w:rPr>
          <w:rFonts w:ascii="New Hero UltraLight" w:hAnsi="New Hero UltraLight"/>
        </w:rPr>
        <w:t>)</w:t>
      </w:r>
      <w:r w:rsidR="00810BC6" w:rsidRPr="00C40348">
        <w:rPr>
          <w:rFonts w:ascii="New Hero UltraLight" w:hAnsi="New Hero UltraLight"/>
        </w:rPr>
        <w:t xml:space="preserve"> </w:t>
      </w:r>
      <w:r w:rsidR="00810BC6"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Rubner&lt;/Author&gt;&lt;Year&gt;2001&lt;/Year&gt;&lt;RecNum&gt;11190&lt;/RecNum&gt;&lt;DisplayText&gt;(Rubner and Tomasi 2001)&lt;/DisplayText&gt;&lt;record&gt;&lt;rec-number&gt;11190&lt;/rec-number&gt;&lt;foreign-keys&gt;&lt;key app="EN" db-id="p9azfz2xyws25gedrz4p5ae4sa9vdterwtrd" timestamp="1677234976" guid="cb9a1b83-a5c8-4555-b025-616a7e3a431d"&gt;11190&lt;/key&gt;&lt;/foreign-keys&gt;&lt;ref-type name="Book"&gt;6&lt;/ref-type&gt;&lt;contributors&gt;&lt;authors&gt;&lt;author&gt;Rubner, Yossi&lt;/author&gt;&lt;author&gt;Tomasi, Carlo&lt;/author&gt;&lt;/authors&gt;&lt;/contributors&gt;&lt;titles&gt;&lt;title&gt;Perceptual metrics for image database navigation&lt;/title&gt;&lt;/titles&gt;&lt;dates&gt;&lt;year&gt;2001&lt;/year&gt;&lt;/dates&gt;&lt;pub-location&gt;London&lt;/pub-location&gt;&lt;publisher&gt;Springer Science &amp;amp; Business Media&lt;/publisher&gt;&lt;isbn&gt;0792372190&lt;/isbn&gt;&lt;urls&gt;&lt;/urls&gt;&lt;/record&gt;&lt;/Cite&gt;&lt;/EndNote&gt;</w:instrText>
      </w:r>
      <w:r w:rsidR="00810BC6" w:rsidRPr="00C40348">
        <w:rPr>
          <w:rFonts w:ascii="New Hero UltraLight" w:hAnsi="New Hero UltraLight"/>
        </w:rPr>
        <w:fldChar w:fldCharType="separate"/>
      </w:r>
      <w:r w:rsidR="00810BC6" w:rsidRPr="00C40348">
        <w:rPr>
          <w:rFonts w:ascii="New Hero UltraLight" w:hAnsi="New Hero UltraLight"/>
          <w:noProof/>
        </w:rPr>
        <w:t>(</w:t>
      </w:r>
      <w:hyperlink w:anchor="_ENREF_76" w:tooltip="Rubner, 2001 #11190" w:history="1">
        <w:r w:rsidR="00DE2D12" w:rsidRPr="00C40348">
          <w:rPr>
            <w:rStyle w:val="Hyperlink"/>
            <w:rFonts w:ascii="New Hero UltraLight" w:hAnsi="New Hero UltraLight"/>
          </w:rPr>
          <w:t>Rubner and Tomasi 2001</w:t>
        </w:r>
      </w:hyperlink>
      <w:r w:rsidR="00810BC6" w:rsidRPr="00C40348">
        <w:rPr>
          <w:rFonts w:ascii="New Hero UltraLight" w:hAnsi="New Hero UltraLight"/>
          <w:noProof/>
        </w:rPr>
        <w:t>)</w:t>
      </w:r>
      <w:r w:rsidR="00810BC6" w:rsidRPr="00C40348">
        <w:rPr>
          <w:rFonts w:ascii="New Hero UltraLight" w:hAnsi="New Hero UltraLight"/>
        </w:rPr>
        <w:fldChar w:fldCharType="end"/>
      </w:r>
      <w:r w:rsidR="000D62AF" w:rsidRPr="00C40348">
        <w:rPr>
          <w:rFonts w:ascii="New Hero UltraLight" w:hAnsi="New Hero UltraLight"/>
        </w:rPr>
        <w:t xml:space="preserve">. </w:t>
      </w:r>
    </w:p>
    <w:p w14:paraId="78E8F1BF" w14:textId="52BA890F" w:rsidR="005B48D2" w:rsidRPr="002E395A" w:rsidRDefault="005B48D2" w:rsidP="008C6829">
      <w:pPr>
        <w:jc w:val="both"/>
        <w:rPr>
          <w:rFonts w:ascii="New Hero Light" w:hAnsi="New Hero Light"/>
          <w:b/>
          <w:bCs/>
        </w:rPr>
      </w:pPr>
      <w:r w:rsidRPr="002E395A">
        <w:rPr>
          <w:rFonts w:ascii="New Hero Light" w:hAnsi="New Hero Light"/>
          <w:b/>
          <w:bCs/>
        </w:rPr>
        <w:t xml:space="preserve">Figure </w:t>
      </w:r>
      <w:r w:rsidR="00547D17" w:rsidRPr="002E395A">
        <w:rPr>
          <w:rFonts w:ascii="New Hero Light" w:hAnsi="New Hero Light"/>
          <w:b/>
          <w:bCs/>
        </w:rPr>
        <w:t>2</w:t>
      </w:r>
      <w:r w:rsidRPr="002E395A">
        <w:rPr>
          <w:rFonts w:ascii="New Hero Light" w:hAnsi="New Hero Light"/>
          <w:b/>
          <w:bCs/>
        </w:rPr>
        <w:t xml:space="preserve">. </w:t>
      </w:r>
      <w:r w:rsidR="00A316B8" w:rsidRPr="002E395A">
        <w:rPr>
          <w:rFonts w:ascii="New Hero Light" w:hAnsi="New Hero Light"/>
          <w:b/>
          <w:bCs/>
        </w:rPr>
        <w:t xml:space="preserve">Color binning process for a single object; adapted from </w:t>
      </w:r>
      <w:hyperlink w:anchor="_ENREF_86" w:tooltip="Weller, 2019 #11189" w:history="1">
        <w:r w:rsidR="00DE2D12" w:rsidRPr="00C40348">
          <w:rPr>
            <w:rStyle w:val="Hyperlink"/>
            <w:rFonts w:ascii="New Hero" w:hAnsi="New Hero"/>
          </w:rPr>
          <w:t xml:space="preserve">Weller and </w:t>
        </w:r>
        <w:proofErr w:type="spellStart"/>
        <w:r w:rsidR="00DE2D12" w:rsidRPr="00C40348">
          <w:rPr>
            <w:rStyle w:val="Hyperlink"/>
            <w:rFonts w:ascii="New Hero" w:hAnsi="New Hero"/>
          </w:rPr>
          <w:t>Westneat</w:t>
        </w:r>
        <w:proofErr w:type="spellEnd"/>
        <w:r w:rsidR="00DE2D12" w:rsidRPr="00C40348">
          <w:rPr>
            <w:rStyle w:val="Hyperlink"/>
            <w:rFonts w:ascii="New Hero" w:hAnsi="New Hero"/>
          </w:rPr>
          <w:t xml:space="preserve"> (2019:Figure 2)</w:t>
        </w:r>
        <w:r w:rsidR="00DE2D12" w:rsidRPr="00C40348">
          <w:rPr>
            <w:rFonts w:ascii="New Hero" w:hAnsi="New Hero"/>
            <w:b/>
            <w:bCs/>
          </w:rPr>
          <w:fldChar w:fldCharType="begin"/>
        </w:r>
        <w:r w:rsidR="00DE2D12" w:rsidRPr="00C40348">
          <w:rPr>
            <w:rFonts w:ascii="New Hero" w:hAnsi="New Hero"/>
            <w:b/>
            <w:bCs/>
          </w:rPr>
          <w:instrText xml:space="preserve"> ADDIN EN.CITE &lt;EndNote&gt;&lt;Cite AuthorYear="1"&gt;&lt;Author&gt;Weller&lt;/Author&gt;&lt;Year&gt;2019&lt;/Year&gt;&lt;RecNum&gt;11189&lt;/RecNum&gt;&lt;Suffix&gt;:Figure 2&lt;/Suffix&gt;&lt;DisplayText&gt;Weller and Westneat (2019:Figure 2)&lt;/DisplayText&gt;&lt;record&gt;&lt;rec-number&gt;11189&lt;/rec-number&gt;&lt;foreign-keys&gt;&lt;key app="EN" db-id="p9azfz2xyws25gedrz4p5ae4sa9vdterwtrd" timestamp="1677234976" guid="9ab48575-a1dd-430e-97e6-8df7ac0f45e3"&gt;11189&lt;/key&gt;&lt;/foreign-keys&gt;&lt;ref-type name="Journal Article"&gt;17&lt;/ref-type&gt;&lt;contributors&gt;&lt;authors&gt;&lt;author&gt;Weller, Hannah I.&lt;/author&gt;&lt;author&gt;Westneat, Mark W.&lt;/author&gt;&lt;/authors&gt;&lt;/contributors&gt;&lt;auth-address&gt;Department of Organismal Biology and Anatomy, University of Chicago, Chicago, IL, USA.&amp;#xD;Department of Ecology and Evolutionary Biology, Brown University, Providence, RI, USA.&lt;/auth-address&gt;&lt;titles&gt;&lt;title&gt;Quantitative color profiling of digital images with earth mover&amp;apos;s distance using the R package colordistance&lt;/title&gt;&lt;secondary-title&gt;PeerJ&lt;/secondary-title&gt;&lt;/titles&gt;&lt;periodical&gt;&lt;full-title&gt;PeerJ&lt;/full-title&gt;&lt;/periodical&gt;&lt;pages&gt;e6398&lt;/pages&gt;&lt;volume&gt;7&lt;/volume&gt;&lt;edition&gt;20190206&lt;/edition&gt;&lt;keywords&gt;&lt;keyword&gt;Camouflage&lt;/keyword&gt;&lt;keyword&gt;Color&lt;/keyword&gt;&lt;keyword&gt;Earth mover&amp;apos;s distance&lt;/keyword&gt;&lt;keyword&gt;Image processing&lt;/keyword&gt;&lt;keyword&gt;Phylogenetics&lt;/keyword&gt;&lt;keyword&gt;R packages&lt;/keyword&gt;&lt;keyword&gt;Statistics&lt;/keyword&gt;&lt;/keywords&gt;&lt;dates&gt;&lt;year&gt;2019&lt;/year&gt;&lt;/dates&gt;&lt;isbn&gt;2167-8359 (Print)&amp;#xD;2167-8359 (Electronic)&amp;#xD;2167-8359 (Linking)&lt;/isbn&gt;&lt;accession-num&gt;30775177&lt;/accession-num&gt;&lt;urls&gt;&lt;related-urls&gt;&lt;url&gt;https://www.ncbi.nlm.nih.gov/pubmed/30775177&lt;/url&gt;&lt;/related-urls&gt;&lt;/urls&gt;&lt;custom1&gt;The authors declare that they have no competing interests.&lt;/custom1&gt;&lt;custom2&gt;PMC6371918&lt;/custom2&gt;&lt;electronic-resource-num&gt;10.7717/peerj.6398&lt;/electronic-resource-num&gt;&lt;remote-database-name&gt;PubMed-not-MEDLINE&lt;/remote-database-name&gt;&lt;remote-database-provider&gt;NLM&lt;/remote-database-provider&gt;&lt;/record&gt;&lt;/Cite&gt;&lt;/EndNote&gt;</w:instrText>
        </w:r>
        <w:r w:rsidR="00000000">
          <w:rPr>
            <w:rFonts w:ascii="New Hero" w:hAnsi="New Hero"/>
            <w:b/>
            <w:bCs/>
          </w:rPr>
          <w:fldChar w:fldCharType="separate"/>
        </w:r>
        <w:r w:rsidR="00DE2D12" w:rsidRPr="00C40348">
          <w:rPr>
            <w:rFonts w:ascii="New Hero" w:hAnsi="New Hero"/>
            <w:b/>
            <w:bCs/>
          </w:rPr>
          <w:fldChar w:fldCharType="end"/>
        </w:r>
      </w:hyperlink>
      <w:r w:rsidR="00A316B8" w:rsidRPr="002E395A">
        <w:rPr>
          <w:rFonts w:ascii="New Hero Light" w:hAnsi="New Hero Light"/>
          <w:b/>
          <w:bCs/>
        </w:rPr>
        <w:t xml:space="preserve">. In a, image of a </w:t>
      </w:r>
      <w:proofErr w:type="spellStart"/>
      <w:r w:rsidR="00A316B8" w:rsidRPr="002E395A">
        <w:rPr>
          <w:rFonts w:ascii="New Hero Light" w:hAnsi="New Hero Light"/>
          <w:b/>
          <w:bCs/>
        </w:rPr>
        <w:t>Perdiz</w:t>
      </w:r>
      <w:proofErr w:type="spellEnd"/>
      <w:r w:rsidR="00A316B8" w:rsidRPr="002E395A">
        <w:rPr>
          <w:rFonts w:ascii="New Hero Light" w:hAnsi="New Hero Light"/>
          <w:b/>
          <w:bCs/>
        </w:rPr>
        <w:t xml:space="preserve"> arrow point with a transparent background; b, 3D scatterplot of 10,000 non-background pixels in </w:t>
      </w:r>
      <w:r w:rsidR="003D5867">
        <w:rPr>
          <w:rFonts w:ascii="New Hero Light" w:hAnsi="New Hero Light"/>
          <w:b/>
          <w:bCs/>
        </w:rPr>
        <w:t>RGB</w:t>
      </w:r>
      <w:r w:rsidR="00A316B8" w:rsidRPr="002E395A">
        <w:rPr>
          <w:rFonts w:ascii="New Hero Light" w:hAnsi="New Hero Light"/>
          <w:b/>
          <w:bCs/>
        </w:rPr>
        <w:t xml:space="preserve"> color space; c, clusters from </w:t>
      </w:r>
      <w:r w:rsidR="00A316B8" w:rsidRPr="002E395A">
        <w:rPr>
          <w:rFonts w:ascii="New Hero Light" w:hAnsi="New Hero Light"/>
          <w:b/>
          <w:bCs/>
        </w:rPr>
        <w:lastRenderedPageBreak/>
        <w:t xml:space="preserve">the histogram in b displayed in </w:t>
      </w:r>
      <w:r w:rsidR="003D5867">
        <w:rPr>
          <w:rFonts w:ascii="New Hero Light" w:hAnsi="New Hero Light"/>
          <w:b/>
          <w:bCs/>
        </w:rPr>
        <w:t>RGB</w:t>
      </w:r>
      <w:r w:rsidR="00A316B8" w:rsidRPr="002E395A">
        <w:rPr>
          <w:rFonts w:ascii="New Hero Light" w:hAnsi="New Hero Light"/>
          <w:b/>
          <w:bCs/>
        </w:rPr>
        <w:t xml:space="preserve"> color space; and d, histogram showing the proportion of non-background pixels assigned to each of eight bins. In the matrix at bottom, dark pink corresponds to bifaces that express the greatest differences in color, while those in dark blue correspond to bifaces with the greatest similarities</w:t>
      </w:r>
      <w:r w:rsidR="00A40EF9" w:rsidRPr="002E395A">
        <w:rPr>
          <w:rFonts w:ascii="New Hero Light" w:hAnsi="New Hero Light"/>
          <w:b/>
          <w:bCs/>
        </w:rPr>
        <w:t xml:space="preserve">, with </w:t>
      </w:r>
      <w:proofErr w:type="spellStart"/>
      <w:r w:rsidR="00A40EF9" w:rsidRPr="002E395A">
        <w:rPr>
          <w:rFonts w:ascii="New Hero Light" w:hAnsi="New Hero Light"/>
          <w:b/>
          <w:bCs/>
        </w:rPr>
        <w:t>ColorGroup</w:t>
      </w:r>
      <w:proofErr w:type="spellEnd"/>
      <w:r w:rsidR="00A40EF9" w:rsidRPr="002E395A">
        <w:rPr>
          <w:rFonts w:ascii="New Hero Light" w:hAnsi="New Hero Light"/>
          <w:b/>
          <w:bCs/>
        </w:rPr>
        <w:t xml:space="preserve"> A is highlighted in gray, and </w:t>
      </w:r>
      <w:proofErr w:type="spellStart"/>
      <w:r w:rsidR="00A40EF9" w:rsidRPr="002E395A">
        <w:rPr>
          <w:rFonts w:ascii="New Hero Light" w:hAnsi="New Hero Light"/>
          <w:b/>
          <w:bCs/>
        </w:rPr>
        <w:t>ColorGroup</w:t>
      </w:r>
      <w:proofErr w:type="spellEnd"/>
      <w:r w:rsidR="00A40EF9" w:rsidRPr="002E395A">
        <w:rPr>
          <w:rFonts w:ascii="New Hero Light" w:hAnsi="New Hero Light"/>
          <w:b/>
          <w:bCs/>
        </w:rPr>
        <w:t xml:space="preserve"> B in orange.</w:t>
      </w:r>
    </w:p>
    <w:p w14:paraId="44D3BB73" w14:textId="32A9C7DD" w:rsidR="004B5296" w:rsidRPr="00C40348" w:rsidRDefault="004B5296" w:rsidP="008C6829">
      <w:pPr>
        <w:jc w:val="both"/>
        <w:rPr>
          <w:rFonts w:ascii="New Hero UltraLight" w:hAnsi="New Hero UltraLight"/>
        </w:rPr>
      </w:pPr>
      <w:r w:rsidRPr="00C40348">
        <w:rPr>
          <w:rFonts w:ascii="New Hero UltraLight" w:hAnsi="New Hero UltraLight"/>
        </w:rPr>
        <w:t xml:space="preserve">By not splitting the clusters further than two groups, raw material color group assignments allow for shifts in raw material tint that articulate with patination known to occur on Edwards chert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Frederick&lt;/Author&gt;&lt;Year&gt;1994&lt;/Year&gt;&lt;RecNum&gt;11266&lt;/RecNum&gt;&lt;DisplayText&gt;(Frederick et al. 1994)&lt;/DisplayText&gt;&lt;record&gt;&lt;rec-number&gt;11266&lt;/rec-number&gt;&lt;foreign-keys&gt;&lt;key app="EN" db-id="p9azfz2xyws25gedrz4p5ae4sa9vdterwtrd" timestamp="1677236097" guid="851aeafc-3104-401f-92bd-c3e6814dc831"&gt;11266&lt;/key&gt;&lt;/foreign-keys&gt;&lt;ref-type name="Report"&gt;27&lt;/ref-type&gt;&lt;contributors&gt;&lt;authors&gt;&lt;author&gt;Frederick, Charles D.&lt;/author&gt;&lt;author&gt;Glasscock, Michael D.&lt;/author&gt;&lt;author&gt;Neff, Hector&lt;/author&gt;&lt;author&gt;Stevenson, Christopher M.&lt;/author&gt;&lt;/authors&gt;&lt;/contributors&gt;&lt;titles&gt;&lt;title&gt;Evaluation of chert patination as a dating technique: A case study from Fort Hood, Texas&lt;/title&gt;&lt;/titles&gt;&lt;dates&gt;&lt;year&gt;1994&lt;/year&gt;&lt;/dates&gt;&lt;pub-location&gt;Fort Hood&lt;/pub-location&gt;&lt;publisher&gt;United States Army Fort Hood, Archeological Resource Management Series, Research Report No. 32&lt;/publisher&gt;&lt;urls&gt;&lt;/urls&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33" w:tooltip="Frederick, 1994 #11266" w:history="1">
        <w:r w:rsidR="00DE2D12" w:rsidRPr="00C40348">
          <w:rPr>
            <w:rStyle w:val="Hyperlink"/>
            <w:rFonts w:ascii="New Hero UltraLight" w:hAnsi="New Hero UltraLight"/>
          </w:rPr>
          <w:t>Frederick et al. 1994</w:t>
        </w:r>
      </w:hyperlink>
      <w:r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Since one cluster included only a single biface (81), it was dropped from the analysis, and the remaining bifaces were coded as </w:t>
      </w:r>
      <w:proofErr w:type="spellStart"/>
      <w:r w:rsidRPr="00C40348">
        <w:rPr>
          <w:rFonts w:ascii="New Hero UltraLight" w:hAnsi="New Hero UltraLight"/>
        </w:rPr>
        <w:t>ColorGroup</w:t>
      </w:r>
      <w:proofErr w:type="spellEnd"/>
      <w:r w:rsidRPr="00C40348">
        <w:rPr>
          <w:rFonts w:ascii="New Hero UltraLight" w:hAnsi="New Hero UltraLight"/>
        </w:rPr>
        <w:t xml:space="preserve"> A </w:t>
      </w:r>
      <w:r w:rsidR="00183CA4" w:rsidRPr="00C40348">
        <w:rPr>
          <w:rFonts w:ascii="New Hero UltraLight" w:hAnsi="New Hero UltraLight"/>
        </w:rPr>
        <w:t xml:space="preserve">(Figure 2, bottom, gray) </w:t>
      </w:r>
      <w:r w:rsidRPr="00C40348">
        <w:rPr>
          <w:rFonts w:ascii="New Hero UltraLight" w:hAnsi="New Hero UltraLight"/>
        </w:rPr>
        <w:t xml:space="preserve">and </w:t>
      </w:r>
      <w:proofErr w:type="spellStart"/>
      <w:r w:rsidRPr="00C40348">
        <w:rPr>
          <w:rFonts w:ascii="New Hero UltraLight" w:hAnsi="New Hero UltraLight"/>
        </w:rPr>
        <w:t>ColorGroup</w:t>
      </w:r>
      <w:proofErr w:type="spellEnd"/>
      <w:r w:rsidRPr="00C40348">
        <w:rPr>
          <w:rFonts w:ascii="New Hero UltraLight" w:hAnsi="New Hero UltraLight"/>
        </w:rPr>
        <w:t xml:space="preserve"> </w:t>
      </w:r>
      <w:r w:rsidR="00183CA4" w:rsidRPr="00C40348">
        <w:rPr>
          <w:rFonts w:ascii="New Hero UltraLight" w:hAnsi="New Hero UltraLight"/>
        </w:rPr>
        <w:t xml:space="preserve">B (Figure 2, bottom, orange) </w:t>
      </w:r>
      <w:r w:rsidRPr="00C40348">
        <w:rPr>
          <w:rFonts w:ascii="New Hero UltraLight" w:hAnsi="New Hero UltraLight"/>
        </w:rPr>
        <w:t xml:space="preserve">for the analysis of elliptical biface morphology. The distance matrix was subsequently exported for a permutational multivariate analysis of variance in the vegan package to evaluate whether elliptical biface colors differ between the </w:t>
      </w:r>
      <w:r w:rsidR="00183CA4" w:rsidRPr="00C40348">
        <w:rPr>
          <w:rFonts w:ascii="New Hero UltraLight" w:hAnsi="New Hero UltraLight"/>
        </w:rPr>
        <w:t xml:space="preserve">two </w:t>
      </w:r>
      <w:r w:rsidRPr="00C40348">
        <w:rPr>
          <w:rFonts w:ascii="New Hero UltraLight" w:hAnsi="New Hero UltraLight"/>
        </w:rPr>
        <w:t xml:space="preserve">color groups (permutations = 10,000; </w:t>
      </w:r>
      <w:proofErr w:type="spellStart"/>
      <w:r w:rsidRPr="00C40348">
        <w:rPr>
          <w:rFonts w:ascii="New Hero UltraLight" w:hAnsi="New Hero UltraLight"/>
        </w:rPr>
        <w:t>Rsq</w:t>
      </w:r>
      <w:proofErr w:type="spellEnd"/>
      <w:r w:rsidRPr="00C40348">
        <w:rPr>
          <w:rFonts w:ascii="New Hero UltraLight" w:hAnsi="New Hero UltraLight"/>
        </w:rPr>
        <w:t xml:space="preserve"> = 0.60308; </w:t>
      </w:r>
      <w:proofErr w:type="spellStart"/>
      <w:r w:rsidRPr="00C40348">
        <w:rPr>
          <w:rFonts w:ascii="New Hero UltraLight" w:hAnsi="New Hero UltraLight"/>
        </w:rPr>
        <w:t>Pr</w:t>
      </w:r>
      <w:proofErr w:type="spellEnd"/>
      <w:r w:rsidRPr="00C40348">
        <w:rPr>
          <w:rFonts w:ascii="New Hero UltraLight" w:hAnsi="New Hero UltraLight"/>
        </w:rPr>
        <w:t>(&gt;F) = 0.0011) (</w:t>
      </w:r>
      <w:hyperlink r:id="rId12" w:history="1">
        <w:r w:rsidRPr="00C40348">
          <w:rPr>
            <w:rStyle w:val="Hyperlink"/>
            <w:rFonts w:ascii="New Hero UltraLight" w:hAnsi="New Hero UltraLight"/>
          </w:rPr>
          <w:t>Supplementary Materials</w:t>
        </w:r>
      </w:hyperlink>
      <w:r w:rsidRPr="00C40348">
        <w:rPr>
          <w:rFonts w:ascii="New Hero UltraLight" w:hAnsi="New Hero UltraLight"/>
        </w:rPr>
        <w:t>)</w:t>
      </w:r>
      <w:r w:rsidR="00183CA4" w:rsidRPr="00C40348">
        <w:rPr>
          <w:rFonts w:ascii="New Hero UltraLight" w:hAnsi="New Hero UltraLight"/>
        </w:rPr>
        <w:t>, and</w:t>
      </w:r>
      <w:r w:rsidRPr="00C40348">
        <w:rPr>
          <w:rFonts w:ascii="New Hero UltraLight" w:hAnsi="New Hero UltraLight"/>
        </w:rPr>
        <w:t xml:space="preserve"> non-metric multidimensional scaling (NMDS) was used to illustrate the differences in color </w:t>
      </w:r>
      <w:r w:rsidR="00183CA4" w:rsidRPr="00C40348">
        <w:rPr>
          <w:rFonts w:ascii="New Hero UltraLight" w:hAnsi="New Hero UltraLight"/>
        </w:rPr>
        <w:t>space</w:t>
      </w:r>
      <w:r w:rsidRPr="00C40348">
        <w:rPr>
          <w:rFonts w:ascii="New Hero UltraLight" w:hAnsi="New Hero UltraLight"/>
        </w:rPr>
        <w:t xml:space="preserve"> for elliptical bifaces from each raw material color group (Figure 3, top)</w:t>
      </w:r>
      <w:r w:rsidR="002C067A" w:rsidRPr="00C40348">
        <w:rPr>
          <w:rFonts w:ascii="New Hero UltraLight" w:hAnsi="New Hero UltraLight"/>
        </w:rPr>
        <w:t xml:space="preserve"> (</w:t>
      </w:r>
      <w:hyperlink r:id="rId13" w:history="1">
        <w:r w:rsidR="002C067A" w:rsidRPr="00C40348">
          <w:rPr>
            <w:rStyle w:val="Hyperlink"/>
            <w:rFonts w:ascii="New Hero UltraLight" w:hAnsi="New Hero UltraLight"/>
          </w:rPr>
          <w:t>Supplementary Materials</w:t>
        </w:r>
      </w:hyperlink>
      <w:r w:rsidR="002C067A" w:rsidRPr="00C40348">
        <w:rPr>
          <w:rFonts w:ascii="New Hero UltraLight" w:hAnsi="New Hero UltraLight"/>
        </w:rPr>
        <w:t>)</w:t>
      </w:r>
      <w:r w:rsidRPr="00C40348">
        <w:rPr>
          <w:rFonts w:ascii="New Hero UltraLight" w:hAnsi="New Hero UltraLight"/>
        </w:rPr>
        <w:t>.</w:t>
      </w:r>
    </w:p>
    <w:p w14:paraId="4B46D38F" w14:textId="561D5FC2" w:rsidR="00810BC6" w:rsidRPr="002E395A" w:rsidRDefault="00810BC6" w:rsidP="008C6829">
      <w:pPr>
        <w:jc w:val="both"/>
        <w:rPr>
          <w:rFonts w:ascii="New Hero Light" w:hAnsi="New Hero Light"/>
        </w:rPr>
      </w:pPr>
      <w:r w:rsidRPr="002E395A">
        <w:rPr>
          <w:rFonts w:ascii="New Hero Light" w:hAnsi="New Hero Light"/>
          <w:i/>
          <w:iCs/>
        </w:rPr>
        <w:t>Geometric morphometrics</w:t>
      </w:r>
    </w:p>
    <w:p w14:paraId="3FEF84D2" w14:textId="22E97092" w:rsidR="00810BC6" w:rsidRPr="00C40348" w:rsidRDefault="002B4FEC" w:rsidP="008C6829">
      <w:pPr>
        <w:jc w:val="both"/>
        <w:rPr>
          <w:rFonts w:ascii="New Hero UltraLight" w:hAnsi="New Hero UltraLight"/>
        </w:rPr>
      </w:pPr>
      <w:r w:rsidRPr="00C40348">
        <w:rPr>
          <w:rFonts w:ascii="New Hero UltraLight" w:hAnsi="New Hero UltraLight"/>
        </w:rPr>
        <w:t>Prior to landmarking</w:t>
      </w:r>
      <w:r w:rsidR="00F57684" w:rsidRPr="00C40348">
        <w:rPr>
          <w:rFonts w:ascii="New Hero UltraLight" w:hAnsi="New Hero UltraLight"/>
        </w:rPr>
        <w:t xml:space="preserve"> (Figure 3, </w:t>
      </w:r>
      <w:r w:rsidR="00424B6A">
        <w:rPr>
          <w:rFonts w:ascii="New Hero UltraLight" w:hAnsi="New Hero UltraLight"/>
        </w:rPr>
        <w:t>bottom left</w:t>
      </w:r>
      <w:r w:rsidR="00F57684" w:rsidRPr="00C40348">
        <w:rPr>
          <w:rFonts w:ascii="New Hero UltraLight" w:hAnsi="New Hero UltraLight"/>
        </w:rPr>
        <w:t>)</w:t>
      </w:r>
      <w:r w:rsidRPr="00C40348">
        <w:rPr>
          <w:rFonts w:ascii="New Hero UltraLight" w:hAnsi="New Hero UltraLight"/>
        </w:rPr>
        <w:t xml:space="preserve">, elliptical bifaces were oriented with the most heavily retouched edge at top right. The landmarking protocol uses three landmarks; two horizontal tangents (top/bottom), and the third placed at the furthest extent of the edge bearing the heaviest amount of retouch. Landmarks and </w:t>
      </w:r>
      <w:proofErr w:type="spellStart"/>
      <w:r w:rsidRPr="00C40348">
        <w:rPr>
          <w:rFonts w:ascii="New Hero UltraLight" w:hAnsi="New Hero UltraLight"/>
        </w:rPr>
        <w:t>semilandmarks</w:t>
      </w:r>
      <w:proofErr w:type="spellEnd"/>
      <w:r w:rsidRPr="00C40348">
        <w:rPr>
          <w:rFonts w:ascii="New Hero UltraLight" w:hAnsi="New Hero UltraLight"/>
        </w:rPr>
        <w:t xml:space="preserve"> were applied in R using the </w:t>
      </w:r>
      <w:proofErr w:type="spellStart"/>
      <w:r w:rsidRPr="00C40348">
        <w:rPr>
          <w:rFonts w:ascii="New Hero UltraLight" w:hAnsi="New Hero UltraLight"/>
        </w:rPr>
        <w:t>StereoMorph</w:t>
      </w:r>
      <w:proofErr w:type="spellEnd"/>
      <w:r w:rsidRPr="00C40348">
        <w:rPr>
          <w:rFonts w:ascii="New Hero UltraLight" w:hAnsi="New Hero UltraLight"/>
        </w:rPr>
        <w:t xml:space="preserve"> package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Olsen&lt;/Author&gt;&lt;Year&gt;2015&lt;/Year&gt;&lt;RecNum&gt;11160&lt;/RecNum&gt;&lt;DisplayText&gt;(Olsen and Westneat 2015; R Core Development Team 2023)&lt;/DisplayText&gt;&lt;record&gt;&lt;rec-number&gt;11160&lt;/rec-number&gt;&lt;foreign-keys&gt;&lt;key app="EN" db-id="p9azfz2xyws25gedrz4p5ae4sa9vdterwtrd" timestamp="1677234897" guid="02cd14b7-d273-4426-b1fb-3f94fb1281f6"&gt;11160&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w:instrText>
      </w:r>
      <w:r w:rsidR="00DE2D12" w:rsidRPr="00C40348">
        <w:rPr>
          <w:rFonts w:ascii="Cambria Math" w:hAnsi="Cambria Math" w:cs="Cambria Math"/>
        </w:rPr>
        <w:instrText>‐</w:instrText>
      </w:r>
      <w:r w:rsidR="00DE2D12" w:rsidRPr="00C40348">
        <w:rPr>
          <w:rFonts w:ascii="New Hero UltraLight" w:hAnsi="New Hero UltraLight"/>
        </w:rPr>
        <w:instrTex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related-urls&gt;&lt;url&gt;https://besjournals.onlinelibrary.wiley.com/doi/pdfdirect/10.1111/2041-210X.12326?download=true&lt;/url&gt;&lt;/related-urls&gt;&lt;/urls&gt;&lt;electronic-resource-num&gt;10.1111/2041-210x.12326&lt;/electronic-resource-num&gt;&lt;/record&gt;&lt;/Cite&gt;&lt;Cite&gt;&lt;Author&gt;R Core Development Team&lt;/Author&gt;&lt;Year&gt;2023&lt;/Year&gt;&lt;RecNum&gt;7503&lt;/RecNum&gt;&lt;record&gt;&lt;rec-number&gt;7503&lt;/rec-number&gt;&lt;foreign-keys&gt;&lt;key app="EN" db-id="p9azfz2xyws25gedrz4p5ae4sa9vdterwtrd" timestamp="1676985516" guid="fbb17845-119a-4d22-8963-fb170cde7df0"&gt;7503&lt;/key&gt;&lt;/foreign-keys&gt;&lt;ref-type name="Book"&gt;6&lt;/ref-type&gt;&lt;contributors&gt;&lt;authors&gt;&lt;author&gt;R Core Development Team,&lt;/author&gt;&lt;/authors&gt;&lt;/contributors&gt;&lt;titles&gt;&lt;title&gt;R: A Language and Environment for Statistical Computing. Electronic resource, accessed January 5, 2023&lt;/title&gt;&lt;/titles&gt;&lt;dates&gt;&lt;year&gt;2023&lt;/year&gt;&lt;/dates&gt;&lt;pub-location&gt;Vienna, Austria&lt;/pub-location&gt;&lt;publisher&gt;R Foundation for Statistical Computing&lt;/publisher&gt;&lt;urls&gt;&lt;related-urls&gt;&lt;url&gt;http://www.R-project.org&lt;/url&gt;&lt;/related-urls&gt;&lt;/urls&gt;&lt;/record&gt;&lt;/Cite&gt;&lt;/EndNote&gt;</w:instrText>
      </w:r>
      <w:r w:rsidRPr="00C40348">
        <w:rPr>
          <w:rFonts w:ascii="New Hero UltraLight" w:hAnsi="New Hero UltraLight"/>
        </w:rPr>
        <w:fldChar w:fldCharType="separate"/>
      </w:r>
      <w:r w:rsidR="007219BD" w:rsidRPr="00C40348">
        <w:rPr>
          <w:rFonts w:ascii="New Hero UltraLight" w:hAnsi="New Hero UltraLight"/>
          <w:noProof/>
        </w:rPr>
        <w:t>(</w:t>
      </w:r>
      <w:hyperlink w:anchor="_ENREF_66" w:tooltip="Olsen, 2015 #11160" w:history="1">
        <w:r w:rsidR="00DE2D12" w:rsidRPr="00C40348">
          <w:rPr>
            <w:rStyle w:val="Hyperlink"/>
            <w:rFonts w:ascii="New Hero UltraLight" w:hAnsi="New Hero UltraLight"/>
          </w:rPr>
          <w:t>Olsen and Westneat 2015</w:t>
        </w:r>
      </w:hyperlink>
      <w:r w:rsidR="007219BD" w:rsidRPr="00C40348">
        <w:rPr>
          <w:rFonts w:ascii="New Hero UltraLight" w:hAnsi="New Hero UltraLight"/>
          <w:noProof/>
        </w:rPr>
        <w:t xml:space="preserve">; </w:t>
      </w:r>
      <w:hyperlink w:anchor="_ENREF_71" w:tooltip="R Core Development Team, 2023 #7503" w:history="1">
        <w:r w:rsidR="00DE2D12" w:rsidRPr="00C40348">
          <w:rPr>
            <w:rStyle w:val="Hyperlink"/>
            <w:rFonts w:ascii="New Hero UltraLight" w:hAnsi="New Hero UltraLight"/>
          </w:rPr>
          <w:t>R Core Development Team 2023</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Some bifaces include multiple areas of heavy retouch at the top and bottom of the same lateral edge, while others include one retouched edge at top right and another at bottom left, similar to alternately beveled bifaces.</w:t>
      </w:r>
    </w:p>
    <w:p w14:paraId="64D45358" w14:textId="46F653B7" w:rsidR="002B4FEC" w:rsidRPr="00C40348" w:rsidRDefault="002B4FEC" w:rsidP="008C6829">
      <w:pPr>
        <w:jc w:val="both"/>
        <w:rPr>
          <w:rFonts w:ascii="New Hero UltraLight" w:hAnsi="New Hero UltraLight"/>
        </w:rPr>
      </w:pPr>
      <w:r w:rsidRPr="00C40348">
        <w:rPr>
          <w:rFonts w:ascii="New Hero UltraLight" w:hAnsi="New Hero UltraLight"/>
        </w:rPr>
        <w:t xml:space="preserve">To identify which edge was most heavily retouched, the study used a modified approach to the flaking index initially developed by </w:t>
      </w:r>
      <w:hyperlink w:anchor="_ENREF_63" w:tooltip="Miller, 2007 #11082" w:history="1">
        <w:r w:rsidR="00DE2D12" w:rsidRPr="00C40348">
          <w:rPr>
            <w:rStyle w:val="Hyperlink"/>
            <w:rFonts w:ascii="New Hero UltraLight" w:hAnsi="New Hero UltraLight"/>
          </w:rPr>
          <w:t>Miller (2007)</w:t>
        </w:r>
        <w:r w:rsidR="00DE2D12"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 AuthorYear="1"&gt;&lt;Author&gt;Miller&lt;/Author&gt;&lt;Year&gt;2007&lt;/Year&gt;&lt;RecNum&gt;11082&lt;/RecNum&gt;&lt;DisplayText&gt;Miller (2007)&lt;/DisplayText&gt;&lt;record&gt;&lt;rec-number&gt;11082&lt;/rec-number&gt;&lt;foreign-keys&gt;&lt;key app="EN" db-id="p9azfz2xyws25gedrz4p5ae4sa9vdterwtrd" timestamp="1677234445" guid="57aed709-2684-40d4-8e56-a366aecb5a2c"&gt;11082&lt;/key&gt;&lt;/foreign-keys&gt;&lt;ref-type name="Thesis"&gt;32&lt;/ref-type&gt;&lt;contributors&gt;&lt;authors&gt;&lt;author&gt;Miller, D. Shane&lt;/author&gt;&lt;/authors&gt;&lt;/contributors&gt;&lt;titles&gt;&lt;title&gt;Site Formation Processes in an Upland Paleoindian Site: The 2005 – 2007 Topper Firebreak Excavations&lt;/title&gt;&lt;secondary-title&gt;Department of Anthropology&lt;/secondary-title&gt;&lt;/titles&gt;&lt;volume&gt;MA Thesis&lt;/volume&gt;&lt;dates&gt;&lt;year&gt;2007&lt;/year&gt;&lt;/dates&gt;&lt;pub-location&gt;Knoxville&lt;/pub-location&gt;&lt;publisher&gt;The University of Tennessee&lt;/publisher&gt;&lt;urls&gt;&lt;/urls&gt;&lt;/record&gt;&lt;/Cite&gt;&lt;/EndNote&gt;</w:instrText>
        </w:r>
        <w:r w:rsidR="00000000">
          <w:rPr>
            <w:rFonts w:ascii="New Hero UltraLight" w:hAnsi="New Hero UltraLight"/>
          </w:rPr>
          <w:fldChar w:fldCharType="separate"/>
        </w:r>
        <w:r w:rsidR="00DE2D12" w:rsidRPr="00C40348">
          <w:rPr>
            <w:rFonts w:ascii="New Hero UltraLight" w:hAnsi="New Hero UltraLight"/>
          </w:rPr>
          <w:fldChar w:fldCharType="end"/>
        </w:r>
      </w:hyperlink>
      <w:r w:rsidRPr="00C40348">
        <w:rPr>
          <w:rFonts w:ascii="New Hero UltraLight" w:hAnsi="New Hero UltraLight"/>
        </w:rPr>
        <w:t>. Th</w:t>
      </w:r>
      <w:r w:rsidR="008A6BA0" w:rsidRPr="00C40348">
        <w:rPr>
          <w:rFonts w:ascii="New Hero UltraLight" w:hAnsi="New Hero UltraLight"/>
        </w:rPr>
        <w:t xml:space="preserve">at </w:t>
      </w:r>
      <w:r w:rsidRPr="00C40348">
        <w:rPr>
          <w:rFonts w:ascii="New Hero UltraLight" w:hAnsi="New Hero UltraLight"/>
        </w:rPr>
        <w:t xml:space="preserve">approach </w:t>
      </w:r>
      <w:r w:rsidR="00D7309D" w:rsidRPr="00C40348">
        <w:rPr>
          <w:rFonts w:ascii="New Hero UltraLight" w:hAnsi="New Hero UltraLight"/>
        </w:rPr>
        <w:t>employs</w:t>
      </w:r>
      <w:r w:rsidRPr="00C40348">
        <w:rPr>
          <w:rFonts w:ascii="New Hero UltraLight" w:hAnsi="New Hero UltraLight"/>
        </w:rPr>
        <w:t xml:space="preserve"> counts of flake scars from </w:t>
      </w:r>
      <w:r w:rsidR="008A6BA0" w:rsidRPr="00C40348">
        <w:rPr>
          <w:rFonts w:ascii="New Hero UltraLight" w:hAnsi="New Hero UltraLight"/>
        </w:rPr>
        <w:t>both</w:t>
      </w:r>
      <w:r w:rsidRPr="00C40348">
        <w:rPr>
          <w:rFonts w:ascii="New Hero UltraLight" w:hAnsi="New Hero UltraLight"/>
        </w:rPr>
        <w:t xml:space="preserve"> </w:t>
      </w:r>
      <w:r w:rsidR="00087576" w:rsidRPr="00C40348">
        <w:rPr>
          <w:rFonts w:ascii="New Hero UltraLight" w:hAnsi="New Hero UltraLight"/>
        </w:rPr>
        <w:t>side</w:t>
      </w:r>
      <w:r w:rsidR="008A6BA0" w:rsidRPr="00C40348">
        <w:rPr>
          <w:rFonts w:ascii="New Hero UltraLight" w:hAnsi="New Hero UltraLight"/>
        </w:rPr>
        <w:t>s</w:t>
      </w:r>
      <w:r w:rsidR="00087576" w:rsidRPr="00C40348">
        <w:rPr>
          <w:rFonts w:ascii="New Hero UltraLight" w:hAnsi="New Hero UltraLight"/>
        </w:rPr>
        <w:t xml:space="preserve"> of the </w:t>
      </w:r>
      <w:r w:rsidRPr="00C40348">
        <w:rPr>
          <w:rFonts w:ascii="New Hero UltraLight" w:hAnsi="New Hero UltraLight"/>
        </w:rPr>
        <w:t>edge in the two most heavily worked areas, paired with a measure of edge length</w:t>
      </w:r>
      <w:r w:rsidR="00D7309D" w:rsidRPr="00C40348">
        <w:rPr>
          <w:rFonts w:ascii="New Hero UltraLight" w:hAnsi="New Hero UltraLight"/>
        </w:rPr>
        <w:t xml:space="preserve"> that was collected using the </w:t>
      </w:r>
      <w:proofErr w:type="spellStart"/>
      <w:r w:rsidR="00D7309D" w:rsidRPr="00C40348">
        <w:rPr>
          <w:rFonts w:ascii="New Hero UltraLight" w:hAnsi="New Hero UltraLight"/>
        </w:rPr>
        <w:t>DStretch</w:t>
      </w:r>
      <w:proofErr w:type="spellEnd"/>
      <w:r w:rsidR="00D7309D" w:rsidRPr="00C40348">
        <w:rPr>
          <w:rFonts w:ascii="New Hero UltraLight" w:hAnsi="New Hero UltraLight"/>
        </w:rPr>
        <w:t xml:space="preserve"> plugin for ImageJ</w:t>
      </w:r>
      <w:r w:rsidRPr="00C40348">
        <w:rPr>
          <w:rFonts w:ascii="New Hero UltraLight" w:hAnsi="New Hero UltraLight"/>
        </w:rPr>
        <w:t xml:space="preserve"> (inclusive of curvature - this is not a linear metric). The number of flake scars was </w:t>
      </w:r>
      <w:r w:rsidR="005B1EEA" w:rsidRPr="00C40348">
        <w:rPr>
          <w:rFonts w:ascii="New Hero UltraLight" w:hAnsi="New Hero UltraLight"/>
        </w:rPr>
        <w:t>subsequently</w:t>
      </w:r>
      <w:r w:rsidRPr="00C40348">
        <w:rPr>
          <w:rFonts w:ascii="New Hero UltraLight" w:hAnsi="New Hero UltraLight"/>
        </w:rPr>
        <w:t xml:space="preserve"> divided by the length of the worked edge, with the heaviest worked edge identified by the greater value.</w:t>
      </w:r>
    </w:p>
    <w:p w14:paraId="7C771710" w14:textId="2FAF4620" w:rsidR="002B4FEC" w:rsidRPr="00C40348" w:rsidRDefault="002B4FEC" w:rsidP="008C6829">
      <w:pPr>
        <w:jc w:val="both"/>
        <w:rPr>
          <w:rFonts w:ascii="New Hero UltraLight" w:hAnsi="New Hero UltraLight"/>
        </w:rPr>
      </w:pPr>
      <w:r w:rsidRPr="00C40348">
        <w:rPr>
          <w:rFonts w:ascii="New Hero UltraLight" w:hAnsi="New Hero UltraLight"/>
        </w:rPr>
        <w:t xml:space="preserve">Landmark data were aligned to a global coordinate system </w:t>
      </w:r>
      <w:r w:rsidRPr="00C40348">
        <w:rPr>
          <w:rFonts w:ascii="New Hero UltraLight" w:hAnsi="New Hero UltraLight"/>
        </w:rPr>
        <w:fldChar w:fldCharType="begin">
          <w:fldData xml:space="preserve">PEVuZE5vdGU+PENpdGU+PEF1dGhvcj5Cb29rc3RlaW48L0F1dGhvcj48WWVhcj4xOTk5PC9ZZWFy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Cb29rc3RlaW48L0F1dGhvcj48WWVhcj4xOTk5PC9ZZWFy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10" w:tooltip="Bookstein, 1999 #11157" w:history="1">
        <w:r w:rsidR="00DE2D12" w:rsidRPr="00C40348">
          <w:rPr>
            <w:rStyle w:val="Hyperlink"/>
            <w:rFonts w:ascii="New Hero UltraLight" w:hAnsi="New Hero UltraLight"/>
          </w:rPr>
          <w:t>Bookstein et al. 1999</w:t>
        </w:r>
      </w:hyperlink>
      <w:r w:rsidR="007219BD" w:rsidRPr="00C40348">
        <w:rPr>
          <w:rFonts w:ascii="New Hero UltraLight" w:hAnsi="New Hero UltraLight"/>
          <w:noProof/>
        </w:rPr>
        <w:t xml:space="preserve">; </w:t>
      </w:r>
      <w:hyperlink w:anchor="_ENREF_42" w:tooltip="Gunz, 2005 #7494" w:history="1">
        <w:r w:rsidR="00DE2D12" w:rsidRPr="00C40348">
          <w:rPr>
            <w:rStyle w:val="Hyperlink"/>
            <w:rFonts w:ascii="New Hero UltraLight" w:hAnsi="New Hero UltraLight"/>
          </w:rPr>
          <w:t>Gunz, Mitteroecker, and Bookstein 2005</w:t>
        </w:r>
      </w:hyperlink>
      <w:r w:rsidR="007219BD" w:rsidRPr="00C40348">
        <w:rPr>
          <w:rFonts w:ascii="New Hero UltraLight" w:hAnsi="New Hero UltraLight"/>
          <w:noProof/>
        </w:rPr>
        <w:t xml:space="preserve">; </w:t>
      </w:r>
      <w:hyperlink w:anchor="_ENREF_53" w:tooltip="Kendall, 1981 #7551" w:history="1">
        <w:r w:rsidR="00DE2D12" w:rsidRPr="00C40348">
          <w:rPr>
            <w:rStyle w:val="Hyperlink"/>
            <w:rFonts w:ascii="New Hero UltraLight" w:hAnsi="New Hero UltraLight"/>
          </w:rPr>
          <w:t>Kendall 1981</w:t>
        </w:r>
      </w:hyperlink>
      <w:r w:rsidR="007219BD" w:rsidRPr="00C40348">
        <w:rPr>
          <w:rFonts w:ascii="New Hero UltraLight" w:hAnsi="New Hero UltraLight"/>
          <w:noProof/>
        </w:rPr>
        <w:t xml:space="preserve">, </w:t>
      </w:r>
      <w:hyperlink w:anchor="_ENREF_54" w:tooltip="Kendall, 1984 #7519" w:history="1">
        <w:r w:rsidR="00DE2D12" w:rsidRPr="00C40348">
          <w:rPr>
            <w:rStyle w:val="Hyperlink"/>
            <w:rFonts w:ascii="New Hero UltraLight" w:hAnsi="New Hero UltraLight"/>
          </w:rPr>
          <w:t>1984</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achieved through generalized Procrustes superimposition </w:t>
      </w:r>
      <w:r w:rsidRPr="00C40348">
        <w:rPr>
          <w:rFonts w:ascii="New Hero UltraLight" w:hAnsi="New Hero UltraLight"/>
        </w:rPr>
        <w:fldChar w:fldCharType="begin">
          <w:fldData xml:space="preserve">PEVuZE5vdGU+PENpdGU+PEF1dGhvcj5Cb29rc3RlaW48L0F1dGhvcj48WWVhcj4xOTg2PC9ZZWFy
PjxSZWNOdW0+MTExNTY8L1JlY051bT48RGlzcGxheVRleHQ+KEJvb2tzdGVpbiAxOTg2OyBSb2hs
ZiBhbmQgU2xpY2UgMTk5MDsgUm9obGYgMTk5OSk8L0Rpc3BsYXlUZXh0PjxyZWNvcmQ+PHJlYy1u
dW1iZXI+MTExNTY8L3JlYy1udW1iZXI+PGZvcmVpZ24ta2V5cz48a2V5IGFwcD0iRU4iIGRiLWlk
PSJwOWF6ZnoyeHl3czI1Z2Vkcno0cDVhZTRzYTl2ZHRlcnd0cmQiIHRpbWVzdGFtcD0iMTY3NzIz
NDg1MCIgZ3VpZD0iYjgyZWY3YmItNDgxYy00MDAzLWE4NGMtMzM4MmE2MmU4YzIyIj4xMTE1Nj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Y5PC9SZWNOdW0+PHJlY29yZD48cmVjLW51bWJlcj43
NDY5PC9yZWMtbnVtYmVyPjxmb3JlaWduLWtleXM+PGtleSBhcHA9IkVOIiBkYi1pZD0icDlhemZ6
Mnh5d3MyNWdlZHJ6NHA1YWU0c2E5dmR0ZXJ3dHJkIiB0aW1lc3RhbXA9IjE2NzY5ODUzMDUiIGd1
aWQ9IjNjZGRjZGExLWFiMjEtNGQzNi04MGFiLWU1MzNhOTQ1ZWE0NCI+NzQ2OT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yPC9SZWNOdW0+PHJlY29yZD48cmVjLW51bWJlcj43NDYyPC9yZWMtbnVt
YmVyPjxmb3JlaWduLWtleXM+PGtleSBhcHA9IkVOIiBkYi1pZD0icDlhemZ6Mnh5d3MyNWdlZHJ6
NHA1YWU0c2E5dmR0ZXJ3dHJkIiB0aW1lc3RhbXA9IjE2NzY5ODUyODQiIGd1aWQ9IjE5OTY5OGUw
LWJkMzMtNDcxZC1hNGIxLTA4MzFhYWQ3ZmU1MSI+NzQ2Mj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Cb29rc3RlaW48L0F1dGhvcj48WWVhcj4xOTg2PC9ZZWFy
PjxSZWNOdW0+MTExNTY8L1JlY051bT48RGlzcGxheVRleHQ+KEJvb2tzdGVpbiAxOTg2OyBSb2hs
ZiBhbmQgU2xpY2UgMTk5MDsgUm9obGYgMTk5OSk8L0Rpc3BsYXlUZXh0PjxyZWNvcmQ+PHJlYy1u
dW1iZXI+MTExNTY8L3JlYy1udW1iZXI+PGZvcmVpZ24ta2V5cz48a2V5IGFwcD0iRU4iIGRiLWlk
PSJwOWF6ZnoyeHl3czI1Z2Vkcno0cDVhZTRzYTl2ZHRlcnd0cmQiIHRpbWVzdGFtcD0iMTY3NzIz
NDg1MCIgZ3VpZD0iYjgyZWY3YmItNDgxYy00MDAzLWE4NGMtMzM4MmE2MmU4YzIyIj4xMTE1Nj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Y5PC9SZWNOdW0+PHJlY29yZD48cmVjLW51bWJlcj43
NDY5PC9yZWMtbnVtYmVyPjxmb3JlaWduLWtleXM+PGtleSBhcHA9IkVOIiBkYi1pZD0icDlhemZ6
Mnh5d3MyNWdlZHJ6NHA1YWU0c2E5dmR0ZXJ3dHJkIiB0aW1lc3RhbXA9IjE2NzY5ODUzMDUiIGd1
aWQ9IjNjZGRjZGExLWFiMjEtNGQzNi04MGFiLWU1MzNhOTQ1ZWE0NCI+NzQ2OT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yPC9SZWNOdW0+PHJlY29yZD48cmVjLW51bWJlcj43NDYyPC9yZWMtbnVt
YmVyPjxmb3JlaWduLWtleXM+PGtleSBhcHA9IkVOIiBkYi1pZD0icDlhemZ6Mnh5d3MyNWdlZHJ6
NHA1YWU0c2E5dmR0ZXJ3dHJkIiB0aW1lc3RhbXA9IjE2NzY5ODUyODQiIGd1aWQ9IjE5OTY5OGUw
LWJkMzMtNDcxZC1hNGIxLTA4MzFhYWQ3ZmU1MSI+NzQ2Mj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8" w:tooltip="Bookstein, 1986 #11156" w:history="1">
        <w:r w:rsidR="00DE2D12" w:rsidRPr="00C40348">
          <w:rPr>
            <w:rStyle w:val="Hyperlink"/>
            <w:rFonts w:ascii="New Hero UltraLight" w:hAnsi="New Hero UltraLight"/>
          </w:rPr>
          <w:t>Bookstein 1986</w:t>
        </w:r>
      </w:hyperlink>
      <w:r w:rsidR="007219BD" w:rsidRPr="00C40348">
        <w:rPr>
          <w:rFonts w:ascii="New Hero UltraLight" w:hAnsi="New Hero UltraLight"/>
          <w:noProof/>
        </w:rPr>
        <w:t xml:space="preserve">; </w:t>
      </w:r>
      <w:hyperlink w:anchor="_ENREF_75" w:tooltip="Rohlf, 1990 #7469" w:history="1">
        <w:r w:rsidR="00DE2D12" w:rsidRPr="00C40348">
          <w:rPr>
            <w:rStyle w:val="Hyperlink"/>
            <w:rFonts w:ascii="New Hero UltraLight" w:hAnsi="New Hero UltraLight"/>
          </w:rPr>
          <w:t>Rohlf and Slice 1990</w:t>
        </w:r>
      </w:hyperlink>
      <w:r w:rsidR="007219BD" w:rsidRPr="00C40348">
        <w:rPr>
          <w:rFonts w:ascii="New Hero UltraLight" w:hAnsi="New Hero UltraLight"/>
          <w:noProof/>
        </w:rPr>
        <w:t xml:space="preserve">; </w:t>
      </w:r>
      <w:hyperlink w:anchor="_ENREF_73" w:tooltip="Rohlf, 1999 #7462" w:history="1">
        <w:r w:rsidR="00DE2D12" w:rsidRPr="00C40348">
          <w:rPr>
            <w:rStyle w:val="Hyperlink"/>
            <w:rFonts w:ascii="New Hero UltraLight" w:hAnsi="New Hero UltraLight"/>
          </w:rPr>
          <w:t>Rohlf 1999</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in R using the </w:t>
      </w:r>
      <w:proofErr w:type="spellStart"/>
      <w:r w:rsidRPr="00C40348">
        <w:rPr>
          <w:rFonts w:ascii="New Hero UltraLight" w:hAnsi="New Hero UltraLight"/>
        </w:rPr>
        <w:t>geomorph</w:t>
      </w:r>
      <w:proofErr w:type="spellEnd"/>
      <w:r w:rsidRPr="00C40348">
        <w:rPr>
          <w:rFonts w:ascii="New Hero UltraLight" w:hAnsi="New Hero UltraLight"/>
        </w:rPr>
        <w:t xml:space="preserve"> and RRPP packages </w:t>
      </w:r>
      <w:r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OyBBZGFtcyBhbmQgT3TDoXJvbGEtQ2FzdGlsbG8gMjAxMzsg
QmFrZW4gZXQgYWwuIDIwMjEpPC9EaXNwbGF5VGV4dD48cmVjb3JkPjxyZWMtbnVtYmVyPjc0ODM8
L3JlYy1udW1iZXI+PGZvcmVpZ24ta2V5cz48a2V5IGFwcD0iRU4iIGRiLWlkPSJwOWF6ZnoyeHl3
czI1Z2Vkcno0cDVhZTRzYTl2ZHRlcnd0cmQiIHRpbWVzdGFtcD0iMTY3Njk4NTM2OSIgZ3VpZD0i
OTk0ODlmNTItZDllZC00OTE3LTgzMTYtMmI2M2NiNDg2ZTNjIj43NDgz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IzPC9SZWNOdW0+
PHJlY29yZD48cmVjLW51bWJlcj43NTIzPC9yZWMtbnVtYmVyPjxmb3JlaWduLWtleXM+PGtleSBh
cHA9IkVOIiBkYi1pZD0icDlhemZ6Mnh5d3MyNWdlZHJ6NHA1YWU0c2E5dmR0ZXJ3dHJkIiB0aW1l
c3RhbXA9IjE2NzY5ODU1ODQiIGd1aWQ9IjU3NmIzNWU4LTUzYTQtNDZhNi04OTYzLWNmYWRhNWJj
OTMxYiI+NzUyMz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MTExNDk8L1JlY051bT48cmVjb3JkPjxyZWMtbnVtYmVyPjExMTQ5PC9yZWMt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OyBBZGFtcyBhbmQgT3TDoXJvbGEtQ2FzdGlsbG8gMjAxMzsg
QmFrZW4gZXQgYWwuIDIwMjEpPC9EaXNwbGF5VGV4dD48cmVjb3JkPjxyZWMtbnVtYmVyPjc0ODM8
L3JlYy1udW1iZXI+PGZvcmVpZ24ta2V5cz48a2V5IGFwcD0iRU4iIGRiLWlkPSJwOWF6ZnoyeHl3
czI1Z2Vkcno0cDVhZTRzYTl2ZHRlcnd0cmQiIHRpbWVzdGFtcD0iMTY3Njk4NTM2OSIgZ3VpZD0i
OTk0ODlmNTItZDllZC00OTE3LTgzMTYtMmI2M2NiNDg2ZTNjIj43NDgz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IzPC9SZWNOdW0+
PHJlY29yZD48cmVjLW51bWJlcj43NTIzPC9yZWMtbnVtYmVyPjxmb3JlaWduLWtleXM+PGtleSBh
cHA9IkVOIiBkYi1pZD0icDlhemZ6Mnh5d3MyNWdlZHJ6NHA1YWU0c2E5dmR0ZXJ3dHJkIiB0aW1l
c3RhbXA9IjE2NzY5ODU1ODQiIGd1aWQ9IjU3NmIzNWU4LTUzYTQtNDZhNi04OTYzLWNmYWRhNWJj
OTMxYiI+NzUyMz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MTExNDk8L1JlY051bT48cmVjb3JkPjxyZWMtbnVtYmVyPjExMTQ5PC9yZWMt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1" w:tooltip="Adams, 2015 #7483" w:history="1">
        <w:r w:rsidR="00DE2D12" w:rsidRPr="00C40348">
          <w:rPr>
            <w:rStyle w:val="Hyperlink"/>
            <w:rFonts w:ascii="New Hero UltraLight" w:hAnsi="New Hero UltraLight"/>
          </w:rPr>
          <w:t>Adams and Collyer 2015</w:t>
        </w:r>
      </w:hyperlink>
      <w:r w:rsidR="007219BD" w:rsidRPr="00C40348">
        <w:rPr>
          <w:rFonts w:ascii="New Hero UltraLight" w:hAnsi="New Hero UltraLight"/>
          <w:noProof/>
        </w:rPr>
        <w:t xml:space="preserve">; </w:t>
      </w:r>
      <w:hyperlink w:anchor="_ENREF_15" w:tooltip="Collyer, 2018 #7523" w:history="1">
        <w:r w:rsidR="00DE2D12" w:rsidRPr="00C40348">
          <w:rPr>
            <w:rStyle w:val="Hyperlink"/>
            <w:rFonts w:ascii="New Hero UltraLight" w:hAnsi="New Hero UltraLight"/>
          </w:rPr>
          <w:t>Collyer and Adams 2018</w:t>
        </w:r>
      </w:hyperlink>
      <w:r w:rsidR="007219BD" w:rsidRPr="00C40348">
        <w:rPr>
          <w:rFonts w:ascii="New Hero UltraLight" w:hAnsi="New Hero UltraLight"/>
          <w:noProof/>
        </w:rPr>
        <w:t xml:space="preserve">; </w:t>
      </w:r>
      <w:hyperlink w:anchor="_ENREF_2" w:tooltip="Adams, 2013 #11149" w:history="1">
        <w:r w:rsidR="00DE2D12" w:rsidRPr="00C40348">
          <w:rPr>
            <w:rStyle w:val="Hyperlink"/>
            <w:rFonts w:ascii="New Hero UltraLight" w:hAnsi="New Hero UltraLight"/>
          </w:rPr>
          <w:t xml:space="preserve">Adams </w:t>
        </w:r>
        <w:r w:rsidR="00DE2D12" w:rsidRPr="00C40348">
          <w:rPr>
            <w:rStyle w:val="Hyperlink"/>
            <w:rFonts w:ascii="New Hero UltraLight" w:hAnsi="New Hero UltraLight"/>
          </w:rPr>
          <w:lastRenderedPageBreak/>
          <w:t>and Otárola-Castillo 2013</w:t>
        </w:r>
      </w:hyperlink>
      <w:r w:rsidR="007219BD" w:rsidRPr="00C40348">
        <w:rPr>
          <w:rFonts w:ascii="New Hero UltraLight" w:hAnsi="New Hero UltraLight"/>
          <w:noProof/>
        </w:rPr>
        <w:t xml:space="preserve">; </w:t>
      </w:r>
      <w:hyperlink w:anchor="_ENREF_6" w:tooltip="Baken, 2021 #8529" w:history="1">
        <w:r w:rsidR="00DE2D12" w:rsidRPr="00C40348">
          <w:rPr>
            <w:rStyle w:val="Hyperlink"/>
            <w:rFonts w:ascii="New Hero UltraLight" w:hAnsi="New Hero UltraLight"/>
          </w:rPr>
          <w:t>Baken et al. 2021</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Procrustes superimposition translates and rotates the coordinate data to allow for comparisons among objects, while also scaling each biface using unit-centroid size—the square root of the sum of squared distances from each landmark to the specimen’s centroid </w:t>
      </w:r>
      <w:r w:rsidRPr="00C40348">
        <w:rPr>
          <w:rFonts w:ascii="New Hero UltraLight" w:hAnsi="New Hero UltraLight"/>
        </w:rPr>
        <w:fldChar w:fldCharType="begin">
          <w:fldData xml:space="preserve">PEVuZE5vdGU+PENpdGU+PEF1dGhvcj5DaGFwbWFuPC9BdXRob3I+PFllYXI+MTk5MDwvWWVhcj48
UmVjTnVtPjExMjAyPC9SZWNOdW0+PERpc3BsYXlUZXh0PihDaGFwbWFuIDE5OTA7IERyeWRlbiBh
bmQgTWFyZGlhIDE5OTg7IEdvd2VyIDE5NzU7IFJvaGxmIGFuZCBTbGljZSAxOTkwKTwvRGlzcGxh
eVRleHQ+PHJlY29yZD48cmVjLW51bWJlcj4xMTIwMjwvcmVjLW51bWJlcj48Zm9yZWlnbi1rZXlz
PjxrZXkgYXBwPSJFTiIgZGItaWQ9InA5YXpmejJ4eXdzMjVnZWRyejRwNWFlNHNhOXZkdGVyd3Ry
ZCIgdGltZXN0YW1wPSIxNjc3MjM1MDU5IiBndWlkPSI4NGE4ZDQxNi1iNTk5LTQ2Y2ItODdkZi1h
YTk3ODEzZTUwYjYiPjExMjAy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IwMzwvUmVjTnVtPjxyZWNvcmQ+PHJlYy1udW1iZXI+MTEyMDM8L3JlYy1udW1i
ZXI+PGZvcmVpZ24ta2V5cz48a2V5IGFwcD0iRU4iIGRiLWlkPSJwOWF6ZnoyeHl3czI1Z2Vkcno0
cDVhZTRzYTl2ZHRlcnd0cmQiIHRpbWVzdGFtcD0iMTY3NzIzNTE0MiIgZ3VpZD0iYjcwNzM1ZjAt
Zjg1MC00MDEzLTg4ZDUtMWM1OTk0YWNlOTUwIj4xMTIwMz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3NTQzPC9SZWNOdW0+PHJl
Y29yZD48cmVjLW51bWJlcj43NTQzPC9yZWMtbnVtYmVyPjxmb3JlaWduLWtleXM+PGtleSBhcHA9
IkVOIiBkYi1pZD0icDlhemZ6Mnh5d3MyNWdlZHJ6NHA1YWU0c2E5dmR0ZXJ3dHJkIiB0aW1lc3Rh
bXA9IjE2NzY5ODU3NDIiIGd1aWQ9ImUwOTBlNWRkLWYwNzMtNDBkMy05YjE1LTdiMTI4M2E1MjJh
OCI+NzU0Mz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Y5PC9S
ZWNOdW0+PHJlY29yZD48cmVjLW51bWJlcj43NDY5PC9yZWMtbnVtYmVyPjxmb3JlaWduLWtleXM+
PGtleSBhcHA9IkVOIiBkYi1pZD0icDlhemZ6Mnh5d3MyNWdlZHJ6NHA1YWU0c2E5dmR0ZXJ3dHJk
IiB0aW1lc3RhbXA9IjE2NzY5ODUzMDUiIGd1aWQ9IjNjZGRjZGExLWFiMjEtNGQzNi04MGFiLWU1
MzNhOTQ1ZWE0NCI+NzQ2OT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DaGFwbWFuPC9BdXRob3I+PFllYXI+MTk5MDwvWWVhcj48
UmVjTnVtPjExMjAyPC9SZWNOdW0+PERpc3BsYXlUZXh0PihDaGFwbWFuIDE5OTA7IERyeWRlbiBh
bmQgTWFyZGlhIDE5OTg7IEdvd2VyIDE5NzU7IFJvaGxmIGFuZCBTbGljZSAxOTkwKTwvRGlzcGxh
eVRleHQ+PHJlY29yZD48cmVjLW51bWJlcj4xMTIwMjwvcmVjLW51bWJlcj48Zm9yZWlnbi1rZXlz
PjxrZXkgYXBwPSJFTiIgZGItaWQ9InA5YXpmejJ4eXdzMjVnZWRyejRwNWFlNHNhOXZkdGVyd3Ry
ZCIgdGltZXN0YW1wPSIxNjc3MjM1MDU5IiBndWlkPSI4NGE4ZDQxNi1iNTk5LTQ2Y2ItODdkZi1h
YTk3ODEzZTUwYjYiPjExMjAy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IwMzwvUmVjTnVtPjxyZWNvcmQ+PHJlYy1udW1iZXI+MTEyMDM8L3JlYy1udW1i
ZXI+PGZvcmVpZ24ta2V5cz48a2V5IGFwcD0iRU4iIGRiLWlkPSJwOWF6ZnoyeHl3czI1Z2Vkcno0
cDVhZTRzYTl2ZHRlcnd0cmQiIHRpbWVzdGFtcD0iMTY3NzIzNTE0MiIgZ3VpZD0iYjcwNzM1ZjAt
Zjg1MC00MDEzLTg4ZDUtMWM1OTk0YWNlOTUwIj4xMTIwMz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3NTQzPC9SZWNOdW0+PHJl
Y29yZD48cmVjLW51bWJlcj43NTQzPC9yZWMtbnVtYmVyPjxmb3JlaWduLWtleXM+PGtleSBhcHA9
IkVOIiBkYi1pZD0icDlhemZ6Mnh5d3MyNWdlZHJ6NHA1YWU0c2E5dmR0ZXJ3dHJkIiB0aW1lc3Rh
bXA9IjE2NzY5ODU3NDIiIGd1aWQ9ImUwOTBlNWRkLWYwNzMtNDBkMy05YjE1LTdiMTI4M2E1MjJh
OCI+NzU0Mz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Y5PC9S
ZWNOdW0+PHJlY29yZD48cmVjLW51bWJlcj43NDY5PC9yZWMtbnVtYmVyPjxmb3JlaWduLWtleXM+
PGtleSBhcHA9IkVOIiBkYi1pZD0icDlhemZ6Mnh5d3MyNWdlZHJ6NHA1YWU0c2E5dmR0ZXJ3dHJk
IiB0aW1lc3RhbXA9IjE2NzY5ODUzMDUiIGd1aWQ9IjNjZGRjZGExLWFiMjEtNGQzNi04MGFiLWU1
MzNhOTQ1ZWE0NCI+NzQ2OT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13" w:tooltip="Chapman, 1990 #11202" w:history="1">
        <w:r w:rsidR="00DE2D12" w:rsidRPr="00C40348">
          <w:rPr>
            <w:rStyle w:val="Hyperlink"/>
            <w:rFonts w:ascii="New Hero UltraLight" w:hAnsi="New Hero UltraLight"/>
          </w:rPr>
          <w:t>Chapman 1990</w:t>
        </w:r>
      </w:hyperlink>
      <w:r w:rsidR="007219BD" w:rsidRPr="00C40348">
        <w:rPr>
          <w:rFonts w:ascii="New Hero UltraLight" w:hAnsi="New Hero UltraLight"/>
          <w:noProof/>
        </w:rPr>
        <w:t xml:space="preserve">; </w:t>
      </w:r>
      <w:hyperlink w:anchor="_ENREF_27" w:tooltip="Dryden, 1998 #11203" w:history="1">
        <w:r w:rsidR="00DE2D12" w:rsidRPr="00C40348">
          <w:rPr>
            <w:rStyle w:val="Hyperlink"/>
            <w:rFonts w:ascii="New Hero UltraLight" w:hAnsi="New Hero UltraLight"/>
          </w:rPr>
          <w:t>Dryden and Mardia 1998</w:t>
        </w:r>
      </w:hyperlink>
      <w:r w:rsidR="007219BD" w:rsidRPr="00C40348">
        <w:rPr>
          <w:rFonts w:ascii="New Hero UltraLight" w:hAnsi="New Hero UltraLight"/>
          <w:noProof/>
        </w:rPr>
        <w:t xml:space="preserve">; </w:t>
      </w:r>
      <w:hyperlink w:anchor="_ENREF_40" w:tooltip="Gower, 1975 #7543" w:history="1">
        <w:r w:rsidR="00DE2D12" w:rsidRPr="00C40348">
          <w:rPr>
            <w:rStyle w:val="Hyperlink"/>
            <w:rFonts w:ascii="New Hero UltraLight" w:hAnsi="New Hero UltraLight"/>
          </w:rPr>
          <w:t>Gower 1975</w:t>
        </w:r>
      </w:hyperlink>
      <w:r w:rsidR="007219BD" w:rsidRPr="00C40348">
        <w:rPr>
          <w:rFonts w:ascii="New Hero UltraLight" w:hAnsi="New Hero UltraLight"/>
          <w:noProof/>
        </w:rPr>
        <w:t xml:space="preserve">; </w:t>
      </w:r>
      <w:hyperlink w:anchor="_ENREF_75" w:tooltip="Rohlf, 1990 #7469" w:history="1">
        <w:r w:rsidR="00DE2D12" w:rsidRPr="00C40348">
          <w:rPr>
            <w:rStyle w:val="Hyperlink"/>
            <w:rFonts w:ascii="New Hero UltraLight" w:hAnsi="New Hero UltraLight"/>
          </w:rPr>
          <w:t>Rohlf and Slice 1990</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The </w:t>
      </w:r>
      <w:proofErr w:type="spellStart"/>
      <w:r w:rsidRPr="00C40348">
        <w:rPr>
          <w:rFonts w:ascii="New Hero UltraLight" w:hAnsi="New Hero UltraLight"/>
        </w:rPr>
        <w:t>geomorph</w:t>
      </w:r>
      <w:proofErr w:type="spellEnd"/>
      <w:r w:rsidRPr="00C40348">
        <w:rPr>
          <w:rFonts w:ascii="New Hero UltraLight" w:hAnsi="New Hero UltraLight"/>
        </w:rPr>
        <w:t xml:space="preserve"> package uses a partial Procrustes superimposition that projects the aligned specimens into tangent space subsequent to alignment in preparation for the use of multivariate methods that assume linear space </w:t>
      </w:r>
      <w:r w:rsidR="00181384" w:rsidRPr="00C40348">
        <w:rPr>
          <w:rFonts w:ascii="New Hero UltraLight" w:hAnsi="New Hero UltraLight"/>
        </w:rPr>
        <w:fldChar w:fldCharType="begin">
          <w:fldData xml:space="preserve">PEVuZE5vdGU+PENpdGU+PEF1dGhvcj5EcnlkZW48L0F1dGhvcj48WWVhcj4xOTkzPC9ZZWFyPjxS
ZWNOdW0+MTEyMDE8L1JlY051bT48RGlzcGxheVRleHQ+KERyeWRlbiBhbmQgTWFyZGlhIDE5OTM7
IEtlbnQgYW5kIE1hcmRpYSAyMDAxOyBSb2hsZiAxOTk5OyBTbGljZSAyMDAxKTwvRGlzcGxheVRl
eHQ+PHJlY29yZD48cmVjLW51bWJlcj4xMTIwMTwvcmVjLW51bWJlcj48Zm9yZWlnbi1rZXlzPjxr
ZXkgYXBwPSJFTiIgZGItaWQ9InA5YXpmejJ4eXdzMjVnZWRyejRwNWFlNHNhOXZkdGVyd3RyZCIg
dGltZXN0YW1wPSIxNjc3MjM1MDU5IiBndWlkPSI0YjQxMDQwZC04MmM2LTRiN2QtODQ0YS1lZWY4
NDgzNzA3ODgiPjExMjA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YTogVGhlIEluZGlhbiBKb3VybmFsIG9mIFN0YXRp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==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EcnlkZW48L0F1dGhvcj48WWVhcj4xOTkzPC9ZZWFyPjxS
ZWNOdW0+MTEyMDE8L1JlY051bT48RGlzcGxheVRleHQ+KERyeWRlbiBhbmQgTWFyZGlhIDE5OTM7
IEtlbnQgYW5kIE1hcmRpYSAyMDAxOyBSb2hsZiAxOTk5OyBTbGljZSAyMDAxKTwvRGlzcGxheVRl
eHQ+PHJlY29yZD48cmVjLW51bWJlcj4xMTIwMTwvcmVjLW51bWJlcj48Zm9yZWlnbi1rZXlzPjxr
ZXkgYXBwPSJFTiIgZGItaWQ9InA5YXpmejJ4eXdzMjVnZWRyejRwNWFlNHNhOXZkdGVyd3RyZCIg
dGltZXN0YW1wPSIxNjc3MjM1MDU5IiBndWlkPSI0YjQxMDQwZC04MmM2LTRiN2QtODQ0YS1lZWY4
NDgzNzA3ODgiPjExMjA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YTogVGhlIEluZGlhbiBKb3VybmFsIG9mIFN0YXRp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==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81384" w:rsidRPr="00C40348">
        <w:rPr>
          <w:rFonts w:ascii="New Hero UltraLight" w:hAnsi="New Hero UltraLight"/>
        </w:rPr>
      </w:r>
      <w:r w:rsidR="00181384" w:rsidRPr="00C40348">
        <w:rPr>
          <w:rFonts w:ascii="New Hero UltraLight" w:hAnsi="New Hero UltraLight"/>
        </w:rPr>
        <w:fldChar w:fldCharType="separate"/>
      </w:r>
      <w:r w:rsidR="007219BD" w:rsidRPr="00C40348">
        <w:rPr>
          <w:rFonts w:ascii="New Hero UltraLight" w:hAnsi="New Hero UltraLight"/>
          <w:noProof/>
        </w:rPr>
        <w:t>(</w:t>
      </w:r>
      <w:hyperlink w:anchor="_ENREF_26" w:tooltip="Dryden, 1993 #11201" w:history="1">
        <w:r w:rsidR="00DE2D12" w:rsidRPr="00C40348">
          <w:rPr>
            <w:rStyle w:val="Hyperlink"/>
            <w:rFonts w:ascii="New Hero UltraLight" w:hAnsi="New Hero UltraLight"/>
          </w:rPr>
          <w:t>Dryden and Mardia 1993</w:t>
        </w:r>
      </w:hyperlink>
      <w:r w:rsidR="007219BD" w:rsidRPr="00C40348">
        <w:rPr>
          <w:rFonts w:ascii="New Hero UltraLight" w:hAnsi="New Hero UltraLight"/>
          <w:noProof/>
        </w:rPr>
        <w:t xml:space="preserve">; </w:t>
      </w:r>
      <w:hyperlink w:anchor="_ENREF_55" w:tooltip="Kent, 2001 #11159" w:history="1">
        <w:r w:rsidR="00DE2D12" w:rsidRPr="00C40348">
          <w:rPr>
            <w:rStyle w:val="Hyperlink"/>
            <w:rFonts w:ascii="New Hero UltraLight" w:hAnsi="New Hero UltraLight"/>
          </w:rPr>
          <w:t>Kent and Mardia 2001</w:t>
        </w:r>
      </w:hyperlink>
      <w:r w:rsidR="007219BD" w:rsidRPr="00C40348">
        <w:rPr>
          <w:rFonts w:ascii="New Hero UltraLight" w:hAnsi="New Hero UltraLight"/>
          <w:noProof/>
        </w:rPr>
        <w:t xml:space="preserve">; </w:t>
      </w:r>
      <w:hyperlink w:anchor="_ENREF_73" w:tooltip="Rohlf, 1999 #7462" w:history="1">
        <w:r w:rsidR="00DE2D12" w:rsidRPr="00C40348">
          <w:rPr>
            <w:rStyle w:val="Hyperlink"/>
            <w:rFonts w:ascii="New Hero UltraLight" w:hAnsi="New Hero UltraLight"/>
          </w:rPr>
          <w:t>Rohlf 1999</w:t>
        </w:r>
      </w:hyperlink>
      <w:r w:rsidR="007219BD" w:rsidRPr="00C40348">
        <w:rPr>
          <w:rFonts w:ascii="New Hero UltraLight" w:hAnsi="New Hero UltraLight"/>
          <w:noProof/>
        </w:rPr>
        <w:t xml:space="preserve">; </w:t>
      </w:r>
      <w:hyperlink w:anchor="_ENREF_84" w:tooltip="Slice, 2001 #9247" w:history="1">
        <w:r w:rsidR="00DE2D12" w:rsidRPr="00C40348">
          <w:rPr>
            <w:rStyle w:val="Hyperlink"/>
            <w:rFonts w:ascii="New Hero UltraLight" w:hAnsi="New Hero UltraLight"/>
          </w:rPr>
          <w:t>Slice 2001</w:t>
        </w:r>
      </w:hyperlink>
      <w:r w:rsidR="007219BD" w:rsidRPr="00C40348">
        <w:rPr>
          <w:rFonts w:ascii="New Hero UltraLight" w:hAnsi="New Hero UltraLight"/>
          <w:noProof/>
        </w:rPr>
        <w:t>)</w:t>
      </w:r>
      <w:r w:rsidR="00181384" w:rsidRPr="00C40348">
        <w:rPr>
          <w:rFonts w:ascii="New Hero UltraLight" w:hAnsi="New Hero UltraLight"/>
        </w:rPr>
        <w:fldChar w:fldCharType="end"/>
      </w:r>
      <w:r w:rsidR="00181384" w:rsidRPr="00C40348">
        <w:rPr>
          <w:rFonts w:ascii="New Hero UltraLight" w:hAnsi="New Hero UltraLight"/>
        </w:rPr>
        <w:t>.</w:t>
      </w:r>
    </w:p>
    <w:p w14:paraId="4CEF0DDF" w14:textId="6F5F8771" w:rsidR="00BA3B9F" w:rsidRPr="00C40348" w:rsidRDefault="00181384" w:rsidP="00CD67A2">
      <w:pPr>
        <w:jc w:val="both"/>
        <w:rPr>
          <w:rFonts w:ascii="New Hero UltraLight" w:hAnsi="New Hero UltraLight"/>
        </w:rPr>
      </w:pPr>
      <w:r w:rsidRPr="00C40348">
        <w:rPr>
          <w:rFonts w:ascii="New Hero UltraLight" w:hAnsi="New Hero UltraLight"/>
        </w:rPr>
        <w:t xml:space="preserve">Principal components analysi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Jolliffe&lt;/Author&gt;&lt;Year&gt;2002&lt;/Year&gt;&lt;RecNum&gt;7481&lt;/RecNum&gt;&lt;DisplayText&gt;(Jolliffe 2002)&lt;/DisplayText&gt;&lt;record&gt;&lt;rec-number&gt;7481&lt;/rec-number&gt;&lt;foreign-keys&gt;&lt;key app="EN" db-id="p9azfz2xyws25gedrz4p5ae4sa9vdterwtrd" timestamp="1676985366" guid="8f0fc9eb-43f6-49c1-beb1-c9285dc8e11a"&gt;7481&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50" w:tooltip="Jolliffe, 2002 #7481" w:history="1">
        <w:r w:rsidR="00DE2D12" w:rsidRPr="00C40348">
          <w:rPr>
            <w:rStyle w:val="Hyperlink"/>
            <w:rFonts w:ascii="New Hero UltraLight" w:hAnsi="New Hero UltraLight"/>
          </w:rPr>
          <w:t>Jolliffe 2002</w:t>
        </w:r>
      </w:hyperlink>
      <w:r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was used to visualize shape variation among the elliptical bifaces, and the scatterplot represents the dispersion of shapes in tangent space (Figure </w:t>
      </w:r>
      <w:r w:rsidR="002C6405" w:rsidRPr="00C40348">
        <w:rPr>
          <w:rFonts w:ascii="New Hero UltraLight" w:hAnsi="New Hero UltraLight"/>
        </w:rPr>
        <w:t>3</w:t>
      </w:r>
      <w:r w:rsidR="00F57684" w:rsidRPr="00C40348">
        <w:rPr>
          <w:rFonts w:ascii="New Hero UltraLight" w:hAnsi="New Hero UltraLight"/>
        </w:rPr>
        <w:t>, bottom</w:t>
      </w:r>
      <w:r w:rsidRPr="00C40348">
        <w:rPr>
          <w:rFonts w:ascii="New Hero UltraLight" w:hAnsi="New Hero UltraLight"/>
        </w:rPr>
        <w:t xml:space="preserve">) </w:t>
      </w:r>
      <w:r w:rsidRPr="00C40348">
        <w:rPr>
          <w:rFonts w:ascii="New Hero UltraLight" w:hAnsi="New Hero UltraLight"/>
        </w:rPr>
        <w:fldChar w:fldCharType="begin">
          <w:fldData xml:space="preserve">PEVuZE5vdGU+PENpdGU+PEF1dGhvcj5BZGFtczwvQXV0aG9yPjxZZWFyPjIwMTM8L1llYXI+PFJl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ZGFtczwvQXV0aG9yPjxZZWFyPjIwMTM8L1llYXI+PFJl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3" w:tooltip="Adams, 2013 #8588" w:history="1">
        <w:r w:rsidR="00DE2D12" w:rsidRPr="00C40348">
          <w:rPr>
            <w:rStyle w:val="Hyperlink"/>
            <w:rFonts w:ascii="New Hero UltraLight" w:hAnsi="New Hero UltraLight"/>
          </w:rPr>
          <w:t>Adams, Rohlf, and Slice 2013</w:t>
        </w:r>
      </w:hyperlink>
      <w:r w:rsidR="007219BD" w:rsidRPr="00C40348">
        <w:rPr>
          <w:rFonts w:ascii="New Hero UltraLight" w:hAnsi="New Hero UltraLight"/>
          <w:noProof/>
        </w:rPr>
        <w:t xml:space="preserve">; </w:t>
      </w:r>
      <w:hyperlink w:anchor="_ENREF_9" w:tooltip="Bookstein, 1991 #5604" w:history="1">
        <w:r w:rsidR="00DE2D12" w:rsidRPr="00C40348">
          <w:rPr>
            <w:rStyle w:val="Hyperlink"/>
            <w:rFonts w:ascii="New Hero UltraLight" w:hAnsi="New Hero UltraLight"/>
          </w:rPr>
          <w:t>Bookstein 1991</w:t>
        </w:r>
      </w:hyperlink>
      <w:r w:rsidR="007219BD" w:rsidRPr="00C40348">
        <w:rPr>
          <w:rFonts w:ascii="New Hero UltraLight" w:hAnsi="New Hero UltraLight"/>
          <w:noProof/>
        </w:rPr>
        <w:t xml:space="preserve">; </w:t>
      </w:r>
      <w:hyperlink w:anchor="_ENREF_65" w:tooltip="O'Higgins, 1998 #11146" w:history="1">
        <w:r w:rsidR="00DE2D12" w:rsidRPr="00C40348">
          <w:rPr>
            <w:rStyle w:val="Hyperlink"/>
            <w:rFonts w:ascii="New Hero UltraLight" w:hAnsi="New Hero UltraLight"/>
          </w:rPr>
          <w:t>O'Higgins and Jones 1998</w:t>
        </w:r>
      </w:hyperlink>
      <w:r w:rsidR="007219BD" w:rsidRPr="00C40348">
        <w:rPr>
          <w:rFonts w:ascii="New Hero UltraLight" w:hAnsi="New Hero UltraLight"/>
          <w:noProof/>
        </w:rPr>
        <w:t xml:space="preserve">; </w:t>
      </w:r>
      <w:hyperlink w:anchor="_ENREF_74" w:tooltip="Rohlf, 1993 #7542" w:history="1">
        <w:r w:rsidR="00DE2D12" w:rsidRPr="00C40348">
          <w:rPr>
            <w:rStyle w:val="Hyperlink"/>
            <w:rFonts w:ascii="New Hero UltraLight" w:hAnsi="New Hero UltraLight"/>
          </w:rPr>
          <w:t>Rohlf and Marcus 1993</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To assess whether elliptical biface shape and size differed by raw material color group, Procrustes ANOVA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Goodall&lt;/Author&gt;&lt;Year&gt;1991&lt;/Year&gt;&lt;RecNum&gt;11158&lt;/RecNum&gt;&lt;DisplayText&gt;(Goodall 1991)&lt;/DisplayText&gt;&lt;record&gt;&lt;rec-number&gt;11158&lt;/rec-number&gt;&lt;foreign-keys&gt;&lt;key app="EN" db-id="p9azfz2xyws25gedrz4p5ae4sa9vdterwtrd" timestamp="1677234866" guid="9972431d-1d45-4c76-ad99-d181212eac36"&gt;1115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21&lt;/pages&gt;&lt;volume&gt;53&lt;/volume&gt;&lt;number&gt;2&lt;/number&gt;&lt;section&gt;285&lt;/section&gt;&lt;dates&gt;&lt;year&gt;1991&lt;/year&gt;&lt;/dates&gt;&lt;isbn&gt;00359246&lt;/isbn&gt;&lt;urls&gt;&lt;related-urls&gt;&lt;url&gt;https://rss.onlinelibrary.wiley.com/doi/pdfdirect/10.1111/j.2517-6161.1991.tb01825.x?download=true&lt;/url&gt;&lt;/related-urls&gt;&lt;/urls&gt;&lt;electronic-resource-num&gt;10.1111/j.2517-6161.1991.tb01825.x&lt;/electronic-resource-num&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38" w:tooltip="Goodall, 1991 #11158" w:history="1">
        <w:r w:rsidR="00DE2D12" w:rsidRPr="00C40348">
          <w:rPr>
            <w:rStyle w:val="Hyperlink"/>
            <w:rFonts w:ascii="New Hero UltraLight" w:hAnsi="New Hero UltraLight"/>
          </w:rPr>
          <w:t>Goodall 1991</w:t>
        </w:r>
      </w:hyperlink>
      <w:r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were run that enlist effect-sizes (</w:t>
      </w:r>
      <w:proofErr w:type="spellStart"/>
      <w:r w:rsidRPr="00C40348">
        <w:rPr>
          <w:rFonts w:ascii="New Hero UltraLight" w:hAnsi="New Hero UltraLight"/>
        </w:rPr>
        <w:t>zscores</w:t>
      </w:r>
      <w:proofErr w:type="spellEnd"/>
      <w:r w:rsidRPr="00C40348">
        <w:rPr>
          <w:rFonts w:ascii="New Hero UltraLight" w:hAnsi="New Hero UltraLight"/>
        </w:rPr>
        <w:t xml:space="preserve">) computed as standard deviates of the generated sampling distribution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Collyer&lt;/Author&gt;&lt;Year&gt;2015&lt;/Year&gt;&lt;RecNum&gt;8755&lt;/RecNum&gt;&lt;DisplayText&gt;(Collyer, Sekora, and Adams 2015)&lt;/DisplayText&gt;&lt;record&gt;&lt;rec-number&gt;8755&lt;/rec-number&gt;&lt;foreign-keys&gt;&lt;key app="EN" db-id="p9azfz2xyws25gedrz4p5ae4sa9vdterwtrd" timestamp="1676992797" guid="ac968eae-1bbd-4759-8a5f-ab6cc4ec20f5"&gt;8755&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sidRPr="00C40348">
        <w:rPr>
          <w:rFonts w:ascii="New Hero UltraLight" w:hAnsi="New Hero UltraLight"/>
        </w:rPr>
        <w:fldChar w:fldCharType="separate"/>
      </w:r>
      <w:r w:rsidR="007219BD" w:rsidRPr="00C40348">
        <w:rPr>
          <w:rFonts w:ascii="New Hero UltraLight" w:hAnsi="New Hero UltraLight"/>
          <w:noProof/>
        </w:rPr>
        <w:t>(</w:t>
      </w:r>
      <w:hyperlink w:anchor="_ENREF_16" w:tooltip="Collyer, 2015 #8755" w:history="1">
        <w:r w:rsidR="00DE2D12" w:rsidRPr="00C40348">
          <w:rPr>
            <w:rStyle w:val="Hyperlink"/>
            <w:rFonts w:ascii="New Hero UltraLight" w:hAnsi="New Hero UltraLight"/>
          </w:rPr>
          <w:t>Collyer, Sekora, and Adams 2015</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A residual randomization permutation procedure (RRPP; n = 10,000 permutations) was used for all Procrustes ANOVAs </w:t>
      </w:r>
      <w:r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KTwvRGlzcGxheVRleHQ+PHJlY29yZD48cmVjLW51bWJlcj43
NDgzPC9yZWMtbnVtYmVyPjxmb3JlaWduLWtleXM+PGtleSBhcHA9IkVOIiBkYi1pZD0icDlhemZ6
Mnh5d3MyNWdlZHJ6NHA1YWU0c2E5dmR0ZXJ3dHJkIiB0aW1lc3RhbXA9IjE2NzY5ODUzNjkiIGd1
aWQ9Ijk5NDg5ZjUyLWQ5ZWQtNDkxNy04MzE2LTJiNjNjYjQ4NmUzYyI+NzQ4M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yMzwvUmVj
TnVtPjxyZWNvcmQ+PHJlYy1udW1iZXI+NzUyMzwvcmVjLW51bWJlcj48Zm9yZWlnbi1rZXlzPjxr
ZXkgYXBwPSJFTiIgZGItaWQ9InA5YXpmejJ4eXdzMjVnZWRyejRwNWFlNHNhOXZkdGVyd3RyZCIg
dGltZXN0YW1wPSIxNjc2OTg1NTg0IiBndWlkPSI1NzZiMzVlOC01M2E0LTQ2YTYtODk2My1jZmFk
YTViYzkzMWIiPjc1Mj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BZGFtczwvQXV0aG9yPjxZZWFyPjIwMTU8L1llYXI+PFJl
Y051bT43NDgzPC9SZWNOdW0+PERpc3BsYXlUZXh0PihBZGFtcyBhbmQgQ29sbHllciAyMDE1OyBD
b2xseWVyIGFuZCBBZGFtcyAyMDE4KTwvRGlzcGxheVRleHQ+PHJlY29yZD48cmVjLW51bWJlcj43
NDgzPC9yZWMtbnVtYmVyPjxmb3JlaWduLWtleXM+PGtleSBhcHA9IkVOIiBkYi1pZD0icDlhemZ6
Mnh5d3MyNWdlZHJ6NHA1YWU0c2E5dmR0ZXJ3dHJkIiB0aW1lc3RhbXA9IjE2NzY5ODUzNjkiIGd1
aWQ9Ijk5NDg5ZjUyLWQ5ZWQtNDkxNy04MzE2LTJiNjNjYjQ4NmUzYyI+NzQ4M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yMzwvUmVj
TnVtPjxyZWNvcmQ+PHJlYy1udW1iZXI+NzUyMzwvcmVjLW51bWJlcj48Zm9yZWlnbi1rZXlzPjxr
ZXkgYXBwPSJFTiIgZGItaWQ9InA5YXpmejJ4eXdzMjVnZWRyejRwNWFlNHNhOXZkdGVyd3RyZCIg
dGltZXN0YW1wPSIxNjc2OTg1NTg0IiBndWlkPSI1NzZiMzVlOC01M2E0LTQ2YTYtODk2My1jZmFk
YTViYzkzMWIiPjc1Mj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7219BD" w:rsidRPr="00C40348">
        <w:rPr>
          <w:rFonts w:ascii="New Hero UltraLight" w:hAnsi="New Hero UltraLight"/>
          <w:noProof/>
        </w:rPr>
        <w:t>(</w:t>
      </w:r>
      <w:hyperlink w:anchor="_ENREF_1" w:tooltip="Adams, 2015 #7483" w:history="1">
        <w:r w:rsidR="00DE2D12" w:rsidRPr="00C40348">
          <w:rPr>
            <w:rStyle w:val="Hyperlink"/>
            <w:rFonts w:ascii="New Hero UltraLight" w:hAnsi="New Hero UltraLight"/>
          </w:rPr>
          <w:t>Adams and Collyer 2015</w:t>
        </w:r>
      </w:hyperlink>
      <w:r w:rsidR="007219BD" w:rsidRPr="00C40348">
        <w:rPr>
          <w:rFonts w:ascii="New Hero UltraLight" w:hAnsi="New Hero UltraLight"/>
          <w:noProof/>
        </w:rPr>
        <w:t xml:space="preserve">; </w:t>
      </w:r>
      <w:hyperlink w:anchor="_ENREF_15" w:tooltip="Collyer, 2018 #7523" w:history="1">
        <w:r w:rsidR="00DE2D12" w:rsidRPr="00C40348">
          <w:rPr>
            <w:rStyle w:val="Hyperlink"/>
            <w:rFonts w:ascii="New Hero UltraLight" w:hAnsi="New Hero UltraLight"/>
          </w:rPr>
          <w:t>Collyer and Adams 2018</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w:t>
      </w:r>
      <w:r w:rsidR="00A01355" w:rsidRPr="00C40348">
        <w:rPr>
          <w:rFonts w:ascii="New Hero UltraLight" w:hAnsi="New Hero UltraLight"/>
        </w:rPr>
        <w:t xml:space="preserve"> Results demonstrate a significant difference in elliptical biface shape (RRPP = 10,000; </w:t>
      </w:r>
      <w:proofErr w:type="spellStart"/>
      <w:r w:rsidR="00A01355" w:rsidRPr="00C40348">
        <w:rPr>
          <w:rFonts w:ascii="New Hero UltraLight" w:hAnsi="New Hero UltraLight"/>
        </w:rPr>
        <w:t>Rsq</w:t>
      </w:r>
      <w:proofErr w:type="spellEnd"/>
      <w:r w:rsidR="00A01355" w:rsidRPr="00C40348">
        <w:rPr>
          <w:rFonts w:ascii="New Hero UltraLight" w:hAnsi="New Hero UltraLight"/>
        </w:rPr>
        <w:t xml:space="preserve"> = 0.3</w:t>
      </w:r>
      <w:r w:rsidR="00682131" w:rsidRPr="00C40348">
        <w:rPr>
          <w:rFonts w:ascii="New Hero UltraLight" w:hAnsi="New Hero UltraLight"/>
        </w:rPr>
        <w:t>1811</w:t>
      </w:r>
      <w:r w:rsidR="00A01355" w:rsidRPr="00C40348">
        <w:rPr>
          <w:rFonts w:ascii="New Hero UltraLight" w:hAnsi="New Hero UltraLight"/>
        </w:rPr>
        <w:t xml:space="preserve">; </w:t>
      </w:r>
      <w:proofErr w:type="spellStart"/>
      <w:r w:rsidR="00A01355" w:rsidRPr="00C40348">
        <w:rPr>
          <w:rFonts w:ascii="New Hero UltraLight" w:hAnsi="New Hero UltraLight"/>
        </w:rPr>
        <w:t>Pr</w:t>
      </w:r>
      <w:proofErr w:type="spellEnd"/>
      <w:r w:rsidR="00A01355" w:rsidRPr="00C40348">
        <w:rPr>
          <w:rFonts w:ascii="New Hero UltraLight" w:hAnsi="New Hero UltraLight"/>
        </w:rPr>
        <w:t>(&gt;F) = 0.047</w:t>
      </w:r>
      <w:r w:rsidR="00E93D0E" w:rsidRPr="00C40348">
        <w:rPr>
          <w:rFonts w:ascii="New Hero UltraLight" w:hAnsi="New Hero UltraLight"/>
        </w:rPr>
        <w:t>3</w:t>
      </w:r>
      <w:r w:rsidR="00A01355" w:rsidRPr="00C40348">
        <w:rPr>
          <w:rFonts w:ascii="New Hero UltraLight" w:hAnsi="New Hero UltraLight"/>
        </w:rPr>
        <w:t>), but not size</w:t>
      </w:r>
      <w:r w:rsidR="007D2C0F" w:rsidRPr="00C40348">
        <w:rPr>
          <w:rFonts w:ascii="New Hero UltraLight" w:hAnsi="New Hero UltraLight"/>
        </w:rPr>
        <w:t xml:space="preserve"> (RRPP = 10,000; </w:t>
      </w:r>
      <w:proofErr w:type="spellStart"/>
      <w:r w:rsidR="007D2C0F" w:rsidRPr="00C40348">
        <w:rPr>
          <w:rFonts w:ascii="New Hero UltraLight" w:hAnsi="New Hero UltraLight"/>
        </w:rPr>
        <w:t>Rsq</w:t>
      </w:r>
      <w:proofErr w:type="spellEnd"/>
      <w:r w:rsidR="007D2C0F" w:rsidRPr="00C40348">
        <w:rPr>
          <w:rFonts w:ascii="New Hero UltraLight" w:hAnsi="New Hero UltraLight"/>
        </w:rPr>
        <w:t xml:space="preserve"> = 0.0083</w:t>
      </w:r>
      <w:r w:rsidR="00682131" w:rsidRPr="00C40348">
        <w:rPr>
          <w:rFonts w:ascii="New Hero UltraLight" w:hAnsi="New Hero UltraLight"/>
        </w:rPr>
        <w:t>1</w:t>
      </w:r>
      <w:r w:rsidR="007D2C0F" w:rsidRPr="00C40348">
        <w:rPr>
          <w:rFonts w:ascii="New Hero UltraLight" w:hAnsi="New Hero UltraLight"/>
        </w:rPr>
        <w:t xml:space="preserve">; </w:t>
      </w:r>
      <w:proofErr w:type="spellStart"/>
      <w:r w:rsidR="007D2C0F" w:rsidRPr="00C40348">
        <w:rPr>
          <w:rFonts w:ascii="New Hero UltraLight" w:hAnsi="New Hero UltraLight"/>
        </w:rPr>
        <w:t>Pr</w:t>
      </w:r>
      <w:proofErr w:type="spellEnd"/>
      <w:r w:rsidR="007D2C0F" w:rsidRPr="00C40348">
        <w:rPr>
          <w:rFonts w:ascii="New Hero UltraLight" w:hAnsi="New Hero UltraLight"/>
        </w:rPr>
        <w:t>(&gt;F) = 0.7</w:t>
      </w:r>
      <w:r w:rsidR="00E93D0E" w:rsidRPr="00C40348">
        <w:rPr>
          <w:rFonts w:ascii="New Hero UltraLight" w:hAnsi="New Hero UltraLight"/>
        </w:rPr>
        <w:t>793</w:t>
      </w:r>
      <w:r w:rsidR="007D2C0F" w:rsidRPr="00C40348">
        <w:rPr>
          <w:rFonts w:ascii="New Hero UltraLight" w:hAnsi="New Hero UltraLight"/>
        </w:rPr>
        <w:t>)</w:t>
      </w:r>
      <w:r w:rsidR="00A01355" w:rsidRPr="00C40348">
        <w:rPr>
          <w:rFonts w:ascii="New Hero UltraLight" w:hAnsi="New Hero UltraLight"/>
        </w:rPr>
        <w:t>, by raw material color group</w:t>
      </w:r>
      <w:r w:rsidR="002C067A" w:rsidRPr="00C40348">
        <w:rPr>
          <w:rFonts w:ascii="New Hero UltraLight" w:hAnsi="New Hero UltraLight"/>
        </w:rPr>
        <w:t xml:space="preserve"> (</w:t>
      </w:r>
      <w:hyperlink r:id="rId14" w:history="1">
        <w:r w:rsidR="002C067A" w:rsidRPr="00C40348">
          <w:rPr>
            <w:rStyle w:val="Hyperlink"/>
            <w:rFonts w:ascii="New Hero UltraLight" w:hAnsi="New Hero UltraLight"/>
          </w:rPr>
          <w:t>Supplementary Materials</w:t>
        </w:r>
      </w:hyperlink>
      <w:r w:rsidR="002C067A" w:rsidRPr="00C40348">
        <w:rPr>
          <w:rFonts w:ascii="New Hero UltraLight" w:hAnsi="New Hero UltraLight"/>
        </w:rPr>
        <w:t>)</w:t>
      </w:r>
      <w:r w:rsidR="00A01355" w:rsidRPr="00C40348">
        <w:rPr>
          <w:rFonts w:ascii="New Hero UltraLight" w:hAnsi="New Hero UltraLight"/>
        </w:rPr>
        <w:t>.</w:t>
      </w:r>
    </w:p>
    <w:p w14:paraId="04CD7608" w14:textId="1C3246CE" w:rsidR="00A316B8" w:rsidRPr="002E395A" w:rsidRDefault="00A316B8" w:rsidP="00CD67A2">
      <w:pPr>
        <w:jc w:val="both"/>
        <w:rPr>
          <w:rFonts w:ascii="New Hero Light" w:hAnsi="New Hero Light"/>
        </w:rPr>
      </w:pPr>
      <w:r w:rsidRPr="002E395A">
        <w:rPr>
          <w:rFonts w:ascii="New Hero Light" w:hAnsi="New Hero Light"/>
          <w:b/>
          <w:bCs/>
        </w:rPr>
        <w:t xml:space="preserve">Figure </w:t>
      </w:r>
      <w:r w:rsidR="00F57684" w:rsidRPr="002E395A">
        <w:rPr>
          <w:rFonts w:ascii="New Hero Light" w:hAnsi="New Hero Light"/>
          <w:b/>
          <w:bCs/>
        </w:rPr>
        <w:t>3</w:t>
      </w:r>
      <w:r w:rsidRPr="002E395A">
        <w:rPr>
          <w:rFonts w:ascii="New Hero Light" w:hAnsi="New Hero Light"/>
          <w:b/>
          <w:bCs/>
        </w:rPr>
        <w:t xml:space="preserve">. </w:t>
      </w:r>
      <w:r w:rsidR="006A26A9" w:rsidRPr="002E395A">
        <w:rPr>
          <w:rFonts w:ascii="New Hero Light" w:hAnsi="New Hero Light"/>
          <w:b/>
          <w:bCs/>
        </w:rPr>
        <w:t>NMDS summarizing color variation in elliptical bifaces</w:t>
      </w:r>
      <w:r w:rsidR="000C1536" w:rsidRPr="002E395A">
        <w:rPr>
          <w:rFonts w:ascii="New Hero Light" w:hAnsi="New Hero Light"/>
          <w:b/>
          <w:bCs/>
        </w:rPr>
        <w:t xml:space="preserve"> in color space</w:t>
      </w:r>
      <w:r w:rsidR="006A26A9" w:rsidRPr="002E395A">
        <w:rPr>
          <w:rFonts w:ascii="New Hero Light" w:hAnsi="New Hero Light"/>
          <w:b/>
          <w:bCs/>
        </w:rPr>
        <w:t xml:space="preserve">, where </w:t>
      </w:r>
      <w:proofErr w:type="spellStart"/>
      <w:r w:rsidR="006A26A9" w:rsidRPr="002E395A">
        <w:rPr>
          <w:rFonts w:ascii="New Hero Light" w:hAnsi="New Hero Light"/>
          <w:b/>
          <w:bCs/>
        </w:rPr>
        <w:t>ColorGroup</w:t>
      </w:r>
      <w:proofErr w:type="spellEnd"/>
      <w:r w:rsidR="006A26A9" w:rsidRPr="002E395A">
        <w:rPr>
          <w:rFonts w:ascii="New Hero Light" w:hAnsi="New Hero Light"/>
          <w:b/>
          <w:bCs/>
        </w:rPr>
        <w:t xml:space="preserve"> A is depicted in gray, and </w:t>
      </w:r>
      <w:proofErr w:type="spellStart"/>
      <w:r w:rsidR="006A26A9" w:rsidRPr="002E395A">
        <w:rPr>
          <w:rFonts w:ascii="New Hero Light" w:hAnsi="New Hero Light"/>
          <w:b/>
          <w:bCs/>
        </w:rPr>
        <w:t>ColorGroup</w:t>
      </w:r>
      <w:proofErr w:type="spellEnd"/>
      <w:r w:rsidR="006A26A9" w:rsidRPr="002E395A">
        <w:rPr>
          <w:rFonts w:ascii="New Hero Light" w:hAnsi="New Hero Light"/>
          <w:b/>
          <w:bCs/>
        </w:rPr>
        <w:t xml:space="preserve"> B in orange (top); p</w:t>
      </w:r>
      <w:r w:rsidR="002C6405" w:rsidRPr="002E395A">
        <w:rPr>
          <w:rFonts w:ascii="New Hero Light" w:hAnsi="New Hero Light"/>
          <w:b/>
          <w:bCs/>
        </w:rPr>
        <w:t xml:space="preserve">osition of </w:t>
      </w:r>
      <w:r w:rsidR="00864BDA" w:rsidRPr="002E395A">
        <w:rPr>
          <w:rFonts w:ascii="New Hero Light" w:hAnsi="New Hero Light"/>
          <w:b/>
          <w:bCs/>
        </w:rPr>
        <w:t xml:space="preserve">the three </w:t>
      </w:r>
      <w:r w:rsidR="002C6405" w:rsidRPr="002E395A">
        <w:rPr>
          <w:rFonts w:ascii="New Hero Light" w:hAnsi="New Hero Light"/>
          <w:b/>
          <w:bCs/>
        </w:rPr>
        <w:t>landmarks</w:t>
      </w:r>
      <w:r w:rsidR="00864BDA" w:rsidRPr="002E395A">
        <w:rPr>
          <w:rFonts w:ascii="New Hero Light" w:hAnsi="New Hero Light"/>
          <w:b/>
          <w:bCs/>
        </w:rPr>
        <w:t xml:space="preserve"> (red) where </w:t>
      </w:r>
      <w:proofErr w:type="spellStart"/>
      <w:r w:rsidR="00864BDA" w:rsidRPr="002E395A">
        <w:rPr>
          <w:rFonts w:ascii="New Hero Light" w:hAnsi="New Hero Light"/>
          <w:b/>
          <w:bCs/>
        </w:rPr>
        <w:t>semilandmark</w:t>
      </w:r>
      <w:proofErr w:type="spellEnd"/>
      <w:r w:rsidR="00864BDA" w:rsidRPr="002E395A">
        <w:rPr>
          <w:rFonts w:ascii="New Hero Light" w:hAnsi="New Hero Light"/>
          <w:b/>
          <w:bCs/>
        </w:rPr>
        <w:t xml:space="preserve"> curves were placed between </w:t>
      </w:r>
      <w:r w:rsidR="006F5DA6" w:rsidRPr="002E395A">
        <w:rPr>
          <w:rFonts w:ascii="New Hero Light" w:hAnsi="New Hero Light"/>
          <w:b/>
          <w:bCs/>
        </w:rPr>
        <w:t>(bottom left)</w:t>
      </w:r>
      <w:r w:rsidR="002C6405" w:rsidRPr="002E395A">
        <w:rPr>
          <w:rFonts w:ascii="New Hero Light" w:hAnsi="New Hero Light"/>
          <w:b/>
          <w:bCs/>
        </w:rPr>
        <w:t xml:space="preserve">, and </w:t>
      </w:r>
      <w:r w:rsidRPr="002E395A">
        <w:rPr>
          <w:rFonts w:ascii="New Hero Light" w:hAnsi="New Hero Light"/>
          <w:b/>
          <w:bCs/>
        </w:rPr>
        <w:t>PCA summarizing shape variation in elliptical bifaces</w:t>
      </w:r>
      <w:r w:rsidR="000C1536" w:rsidRPr="002E395A">
        <w:rPr>
          <w:rFonts w:ascii="New Hero Light" w:hAnsi="New Hero Light"/>
          <w:b/>
          <w:bCs/>
        </w:rPr>
        <w:t xml:space="preserve"> in </w:t>
      </w:r>
      <w:proofErr w:type="spellStart"/>
      <w:r w:rsidR="000C1536" w:rsidRPr="002E395A">
        <w:rPr>
          <w:rFonts w:ascii="New Hero Light" w:hAnsi="New Hero Light"/>
          <w:b/>
          <w:bCs/>
        </w:rPr>
        <w:t>morphospace</w:t>
      </w:r>
      <w:proofErr w:type="spellEnd"/>
      <w:r w:rsidRPr="002E395A">
        <w:rPr>
          <w:rFonts w:ascii="New Hero Light" w:hAnsi="New Hero Light"/>
          <w:b/>
          <w:bCs/>
        </w:rPr>
        <w:t xml:space="preserve">, where </w:t>
      </w:r>
      <w:proofErr w:type="spellStart"/>
      <w:r w:rsidRPr="002E395A">
        <w:rPr>
          <w:rFonts w:ascii="New Hero Light" w:hAnsi="New Hero Light"/>
          <w:b/>
          <w:bCs/>
        </w:rPr>
        <w:t>ColorGroup</w:t>
      </w:r>
      <w:proofErr w:type="spellEnd"/>
      <w:r w:rsidRPr="002E395A">
        <w:rPr>
          <w:rFonts w:ascii="New Hero Light" w:hAnsi="New Hero Light"/>
          <w:b/>
          <w:bCs/>
        </w:rPr>
        <w:t xml:space="preserve"> A is depicted by gray circles and </w:t>
      </w:r>
      <w:proofErr w:type="spellStart"/>
      <w:r w:rsidRPr="002E395A">
        <w:rPr>
          <w:rFonts w:ascii="New Hero Light" w:hAnsi="New Hero Light"/>
          <w:b/>
          <w:bCs/>
        </w:rPr>
        <w:t>ColorGroup</w:t>
      </w:r>
      <w:proofErr w:type="spellEnd"/>
      <w:r w:rsidRPr="002E395A">
        <w:rPr>
          <w:rFonts w:ascii="New Hero Light" w:hAnsi="New Hero Light"/>
          <w:b/>
          <w:bCs/>
        </w:rPr>
        <w:t xml:space="preserve"> B by orange plus signs (bottom</w:t>
      </w:r>
      <w:r w:rsidR="006F5DA6" w:rsidRPr="002E395A">
        <w:rPr>
          <w:rFonts w:ascii="New Hero Light" w:hAnsi="New Hero Light"/>
          <w:b/>
          <w:bCs/>
        </w:rPr>
        <w:t xml:space="preserve"> right</w:t>
      </w:r>
      <w:r w:rsidRPr="002E395A">
        <w:rPr>
          <w:rFonts w:ascii="New Hero Light" w:hAnsi="New Hero Light"/>
          <w:b/>
          <w:bCs/>
        </w:rPr>
        <w:t>).</w:t>
      </w:r>
    </w:p>
    <w:p w14:paraId="1C261FF9" w14:textId="77777777" w:rsidR="00B962A1" w:rsidRPr="002E395A" w:rsidRDefault="00B962A1" w:rsidP="008C6829">
      <w:pPr>
        <w:jc w:val="both"/>
        <w:rPr>
          <w:rFonts w:ascii="New Hero Light" w:hAnsi="New Hero Light"/>
        </w:rPr>
      </w:pPr>
    </w:p>
    <w:p w14:paraId="056E4902" w14:textId="2BDEC486" w:rsidR="00AD3E50" w:rsidRPr="002E395A" w:rsidRDefault="00AD3E50" w:rsidP="008C6829">
      <w:pPr>
        <w:jc w:val="both"/>
        <w:rPr>
          <w:rFonts w:ascii="New Hero Light" w:hAnsi="New Hero Light"/>
        </w:rPr>
      </w:pPr>
      <w:r w:rsidRPr="002E395A">
        <w:rPr>
          <w:rFonts w:ascii="New Hero Light" w:hAnsi="New Hero Light"/>
        </w:rPr>
        <w:t>DISCUSSION</w:t>
      </w:r>
      <w:r w:rsidR="005B1EEA" w:rsidRPr="002E395A">
        <w:rPr>
          <w:rFonts w:ascii="New Hero Light" w:hAnsi="New Hero Light"/>
        </w:rPr>
        <w:t xml:space="preserve"> AND CONCLUSION</w:t>
      </w:r>
    </w:p>
    <w:p w14:paraId="30E57FFF" w14:textId="7CEEED24" w:rsidR="0082175A" w:rsidRPr="00C40348" w:rsidRDefault="009D661E" w:rsidP="00CD67A2">
      <w:pPr>
        <w:jc w:val="both"/>
        <w:rPr>
          <w:rFonts w:ascii="New Hero UltraLight" w:hAnsi="New Hero UltraLight"/>
        </w:rPr>
      </w:pPr>
      <w:bookmarkStart w:id="0" w:name="_Hlk124494010"/>
      <w:r w:rsidRPr="00C40348">
        <w:rPr>
          <w:rFonts w:ascii="New Hero UltraLight" w:hAnsi="New Hero UltraLight"/>
        </w:rPr>
        <w:t>R</w:t>
      </w:r>
      <w:r w:rsidR="00E77074" w:rsidRPr="00C40348">
        <w:rPr>
          <w:rFonts w:ascii="New Hero UltraLight" w:hAnsi="New Hero UltraLight"/>
        </w:rPr>
        <w:t xml:space="preserve">esults </w:t>
      </w:r>
      <w:r w:rsidR="00F17FAC" w:rsidRPr="00C40348">
        <w:rPr>
          <w:rFonts w:ascii="New Hero UltraLight" w:hAnsi="New Hero UltraLight"/>
        </w:rPr>
        <w:t xml:space="preserve">clearly </w:t>
      </w:r>
      <w:r w:rsidR="00E77074" w:rsidRPr="00C40348">
        <w:rPr>
          <w:rFonts w:ascii="New Hero UltraLight" w:hAnsi="New Hero UltraLight"/>
        </w:rPr>
        <w:t xml:space="preserve">demonstrate that </w:t>
      </w:r>
      <w:r w:rsidR="00960A5E" w:rsidRPr="00C40348">
        <w:rPr>
          <w:rFonts w:ascii="New Hero UltraLight" w:hAnsi="New Hero UltraLight"/>
        </w:rPr>
        <w:t>two discrete</w:t>
      </w:r>
      <w:r w:rsidR="00E77074" w:rsidRPr="00C40348">
        <w:rPr>
          <w:rFonts w:ascii="New Hero UltraLight" w:hAnsi="New Hero UltraLight"/>
        </w:rPr>
        <w:t xml:space="preserve"> elliptical biface </w:t>
      </w:r>
      <w:r w:rsidR="00A95AE6" w:rsidRPr="00C40348">
        <w:rPr>
          <w:rFonts w:ascii="New Hero UltraLight" w:hAnsi="New Hero UltraLight"/>
        </w:rPr>
        <w:t xml:space="preserve">color groups articulate with </w:t>
      </w:r>
      <w:r w:rsidR="00960A5E" w:rsidRPr="00C40348">
        <w:rPr>
          <w:rFonts w:ascii="New Hero UltraLight" w:hAnsi="New Hero UltraLight"/>
        </w:rPr>
        <w:t>two distinct</w:t>
      </w:r>
      <w:r w:rsidR="00E77074" w:rsidRPr="00C40348">
        <w:rPr>
          <w:rFonts w:ascii="New Hero UltraLight" w:hAnsi="New Hero UltraLight"/>
        </w:rPr>
        <w:t xml:space="preserve"> </w:t>
      </w:r>
      <w:r w:rsidR="00A95AE6" w:rsidRPr="00C40348">
        <w:rPr>
          <w:rFonts w:ascii="New Hero UltraLight" w:hAnsi="New Hero UltraLight"/>
        </w:rPr>
        <w:t>shapes</w:t>
      </w:r>
      <w:r w:rsidR="00960A5E" w:rsidRPr="00C40348">
        <w:rPr>
          <w:rFonts w:ascii="New Hero UltraLight" w:hAnsi="New Hero UltraLight"/>
        </w:rPr>
        <w:t>,</w:t>
      </w:r>
      <w:r w:rsidRPr="00C40348">
        <w:rPr>
          <w:rFonts w:ascii="New Hero UltraLight" w:hAnsi="New Hero UltraLight"/>
        </w:rPr>
        <w:t xml:space="preserve"> and regardless of whether or not the</w:t>
      </w:r>
      <w:r w:rsidR="00A95AE6" w:rsidRPr="00C40348">
        <w:rPr>
          <w:rFonts w:ascii="New Hero UltraLight" w:hAnsi="New Hero UltraLight"/>
        </w:rPr>
        <w:t xml:space="preserve"> two</w:t>
      </w:r>
      <w:r w:rsidRPr="00C40348">
        <w:rPr>
          <w:rFonts w:ascii="New Hero UltraLight" w:hAnsi="New Hero UltraLight"/>
        </w:rPr>
        <w:t xml:space="preserve"> groups differ in geochemistry, </w:t>
      </w:r>
      <w:r w:rsidR="00A95AE6" w:rsidRPr="00C40348">
        <w:rPr>
          <w:rFonts w:ascii="New Hero UltraLight" w:hAnsi="New Hero UltraLight"/>
        </w:rPr>
        <w:t>the</w:t>
      </w:r>
      <w:r w:rsidR="00100EB2" w:rsidRPr="00C40348">
        <w:rPr>
          <w:rFonts w:ascii="New Hero UltraLight" w:hAnsi="New Hero UltraLight"/>
        </w:rPr>
        <w:t>se</w:t>
      </w:r>
      <w:r w:rsidR="00A95AE6" w:rsidRPr="00C40348">
        <w:rPr>
          <w:rFonts w:ascii="New Hero UltraLight" w:hAnsi="New Hero UltraLight"/>
        </w:rPr>
        <w:t xml:space="preserve"> </w:t>
      </w:r>
      <w:r w:rsidRPr="00C40348">
        <w:rPr>
          <w:rFonts w:ascii="New Hero UltraLight" w:hAnsi="New Hero UltraLight"/>
        </w:rPr>
        <w:t xml:space="preserve">findings </w:t>
      </w:r>
      <w:r w:rsidR="00A95AE6" w:rsidRPr="00C40348">
        <w:rPr>
          <w:rFonts w:ascii="New Hero UltraLight" w:hAnsi="New Hero UltraLight"/>
        </w:rPr>
        <w:t>advance</w:t>
      </w:r>
      <w:r w:rsidR="00960A5E" w:rsidRPr="00C40348">
        <w:rPr>
          <w:rFonts w:ascii="New Hero UltraLight" w:hAnsi="New Hero UltraLight"/>
        </w:rPr>
        <w:t xml:space="preserve"> </w:t>
      </w:r>
      <w:r w:rsidR="00F17FAC" w:rsidRPr="00C40348">
        <w:rPr>
          <w:rFonts w:ascii="New Hero UltraLight" w:hAnsi="New Hero UltraLight"/>
        </w:rPr>
        <w:t>a previously unreported</w:t>
      </w:r>
      <w:r w:rsidR="00960A5E" w:rsidRPr="00C40348">
        <w:rPr>
          <w:rFonts w:ascii="New Hero UltraLight" w:hAnsi="New Hero UltraLight"/>
        </w:rPr>
        <w:t xml:space="preserve"> </w:t>
      </w:r>
      <w:r w:rsidR="00F17FAC" w:rsidRPr="00C40348">
        <w:rPr>
          <w:rFonts w:ascii="New Hero UltraLight" w:hAnsi="New Hero UltraLight"/>
        </w:rPr>
        <w:t>Caddo preference related to</w:t>
      </w:r>
      <w:r w:rsidR="00E112BC" w:rsidRPr="00C40348">
        <w:rPr>
          <w:rFonts w:ascii="New Hero UltraLight" w:hAnsi="New Hero UltraLight"/>
        </w:rPr>
        <w:t xml:space="preserve"> </w:t>
      </w:r>
      <w:r w:rsidR="00100EB2" w:rsidRPr="00C40348">
        <w:rPr>
          <w:rFonts w:ascii="New Hero UltraLight" w:hAnsi="New Hero UltraLight"/>
        </w:rPr>
        <w:t xml:space="preserve">raw material color and </w:t>
      </w:r>
      <w:r w:rsidR="00E112BC" w:rsidRPr="00C40348">
        <w:rPr>
          <w:rFonts w:ascii="New Hero UltraLight" w:hAnsi="New Hero UltraLight"/>
        </w:rPr>
        <w:t>local</w:t>
      </w:r>
      <w:r w:rsidR="00F17FAC" w:rsidRPr="00C40348">
        <w:rPr>
          <w:rFonts w:ascii="New Hero UltraLight" w:hAnsi="New Hero UltraLight"/>
        </w:rPr>
        <w:t xml:space="preserve"> lithic technology</w:t>
      </w:r>
      <w:r w:rsidR="00E77074" w:rsidRPr="00C40348">
        <w:rPr>
          <w:rFonts w:ascii="New Hero UltraLight" w:hAnsi="New Hero UltraLight"/>
        </w:rPr>
        <w:t>.</w:t>
      </w:r>
      <w:bookmarkEnd w:id="0"/>
      <w:r w:rsidR="00031177" w:rsidRPr="00C40348">
        <w:rPr>
          <w:rFonts w:ascii="New Hero UltraLight" w:hAnsi="New Hero UltraLight"/>
        </w:rPr>
        <w:t xml:space="preserve"> The raw material </w:t>
      </w:r>
      <w:r w:rsidR="00100EB2" w:rsidRPr="00C40348">
        <w:rPr>
          <w:rFonts w:ascii="New Hero UltraLight" w:hAnsi="New Hero UltraLight"/>
        </w:rPr>
        <w:t xml:space="preserve">used in the manufacture of elliptical bifaces </w:t>
      </w:r>
      <w:r w:rsidR="00031177" w:rsidRPr="00C40348">
        <w:rPr>
          <w:rFonts w:ascii="New Hero UltraLight" w:hAnsi="New Hero UltraLight"/>
        </w:rPr>
        <w:t xml:space="preserve">is thought to be the same (Edwards chert), </w:t>
      </w:r>
      <w:r w:rsidR="00100EB2" w:rsidRPr="00C40348">
        <w:rPr>
          <w:rFonts w:ascii="New Hero UltraLight" w:hAnsi="New Hero UltraLight"/>
        </w:rPr>
        <w:t>thus</w:t>
      </w:r>
      <w:r w:rsidR="00031177" w:rsidRPr="00C40348">
        <w:rPr>
          <w:rFonts w:ascii="New Hero UltraLight" w:hAnsi="New Hero UltraLight"/>
        </w:rPr>
        <w:t xml:space="preserve"> nodule size and mechanical flaking properties are not thought to differ; rather, color is advanced as the driver o</w:t>
      </w:r>
      <w:r w:rsidR="00100EB2" w:rsidRPr="00C40348">
        <w:rPr>
          <w:rFonts w:ascii="New Hero UltraLight" w:hAnsi="New Hero UltraLight"/>
        </w:rPr>
        <w:t xml:space="preserve">f </w:t>
      </w:r>
      <w:r w:rsidR="00031177" w:rsidRPr="00C40348">
        <w:rPr>
          <w:rFonts w:ascii="New Hero UltraLight" w:hAnsi="New Hero UltraLight"/>
        </w:rPr>
        <w:t>elliptical biface shape.</w:t>
      </w:r>
      <w:r w:rsidR="0082175A" w:rsidRPr="00C40348">
        <w:rPr>
          <w:rFonts w:ascii="New Hero UltraLight" w:hAnsi="New Hero UltraLight"/>
        </w:rPr>
        <w:t xml:space="preserve"> </w:t>
      </w:r>
      <w:r w:rsidR="00EC7400" w:rsidRPr="00C40348">
        <w:rPr>
          <w:rFonts w:ascii="New Hero UltraLight" w:hAnsi="New Hero UltraLight"/>
        </w:rPr>
        <w:t>Thus, in terms of</w:t>
      </w:r>
      <w:r w:rsidR="00BE6A4D" w:rsidRPr="00C40348">
        <w:rPr>
          <w:rFonts w:ascii="New Hero UltraLight" w:hAnsi="New Hero UltraLight"/>
        </w:rPr>
        <w:t xml:space="preserve"> lithic technological organization, these findings demonstrate that </w:t>
      </w:r>
      <w:r w:rsidR="009552A6" w:rsidRPr="00C40348">
        <w:rPr>
          <w:rFonts w:ascii="New Hero UltraLight" w:hAnsi="New Hero UltraLight"/>
        </w:rPr>
        <w:t xml:space="preserve">elliptical biface shape was conditioned by </w:t>
      </w:r>
      <w:r w:rsidR="00BE6A4D" w:rsidRPr="00C40348">
        <w:rPr>
          <w:rFonts w:ascii="New Hero UltraLight" w:hAnsi="New Hero UltraLight"/>
        </w:rPr>
        <w:t xml:space="preserve">raw material </w:t>
      </w:r>
      <w:r w:rsidR="00FF15D1" w:rsidRPr="00C40348">
        <w:rPr>
          <w:rFonts w:ascii="New Hero UltraLight" w:hAnsi="New Hero UltraLight"/>
        </w:rPr>
        <w:t>color,</w:t>
      </w:r>
      <w:r w:rsidR="00BE6A4D" w:rsidRPr="00C40348">
        <w:rPr>
          <w:rFonts w:ascii="New Hero UltraLight" w:hAnsi="New Hero UltraLight"/>
        </w:rPr>
        <w:t xml:space="preserve"> where one</w:t>
      </w:r>
      <w:r w:rsidR="00A2780C" w:rsidRPr="00C40348">
        <w:rPr>
          <w:rFonts w:ascii="New Hero UltraLight" w:hAnsi="New Hero UltraLight"/>
        </w:rPr>
        <w:t xml:space="preserve"> group</w:t>
      </w:r>
      <w:r w:rsidR="00BE6A4D" w:rsidRPr="00C40348">
        <w:rPr>
          <w:rFonts w:ascii="New Hero UltraLight" w:hAnsi="New Hero UltraLight"/>
        </w:rPr>
        <w:t xml:space="preserve"> is comparatively </w:t>
      </w:r>
      <w:r w:rsidR="005B007F" w:rsidRPr="00C40348">
        <w:rPr>
          <w:rFonts w:ascii="New Hero UltraLight" w:hAnsi="New Hero UltraLight"/>
        </w:rPr>
        <w:t>slimmer</w:t>
      </w:r>
      <w:r w:rsidR="00BE6A4D" w:rsidRPr="00C40348">
        <w:rPr>
          <w:rFonts w:ascii="New Hero UltraLight" w:hAnsi="New Hero UltraLight"/>
        </w:rPr>
        <w:t xml:space="preserve"> and brown</w:t>
      </w:r>
      <w:r w:rsidR="00EC7400" w:rsidRPr="00C40348">
        <w:rPr>
          <w:rFonts w:ascii="New Hero UltraLight" w:hAnsi="New Hero UltraLight"/>
        </w:rPr>
        <w:t>er</w:t>
      </w:r>
      <w:r w:rsidR="00BE6A4D" w:rsidRPr="00C40348">
        <w:rPr>
          <w:rFonts w:ascii="New Hero UltraLight" w:hAnsi="New Hero UltraLight"/>
        </w:rPr>
        <w:t>, while the other is wider and gray</w:t>
      </w:r>
      <w:r w:rsidR="00EC7400" w:rsidRPr="00C40348">
        <w:rPr>
          <w:rFonts w:ascii="New Hero UltraLight" w:hAnsi="New Hero UltraLight"/>
        </w:rPr>
        <w:t>er</w:t>
      </w:r>
      <w:r w:rsidR="00BE6A4D" w:rsidRPr="00C40348">
        <w:rPr>
          <w:rFonts w:ascii="New Hero UltraLight" w:hAnsi="New Hero UltraLight"/>
        </w:rPr>
        <w:t xml:space="preserve">. </w:t>
      </w:r>
      <w:r w:rsidR="00FF15D1" w:rsidRPr="00C40348">
        <w:rPr>
          <w:rFonts w:ascii="New Hero UltraLight" w:hAnsi="New Hero UltraLight"/>
        </w:rPr>
        <w:t xml:space="preserve">This study provides </w:t>
      </w:r>
      <w:r w:rsidR="00FF15D1" w:rsidRPr="00C40348">
        <w:rPr>
          <w:rFonts w:ascii="New Hero UltraLight" w:hAnsi="New Hero UltraLight"/>
        </w:rPr>
        <w:lastRenderedPageBreak/>
        <w:t xml:space="preserve">evidence for two discrete, contemporary, and sympatric Caddo knapping communities delimited by macroscopic production attributes, and posits differential production-based intention among Caddo </w:t>
      </w:r>
      <w:proofErr w:type="spellStart"/>
      <w:r w:rsidR="00FF15D1" w:rsidRPr="00C40348">
        <w:rPr>
          <w:rFonts w:ascii="New Hero UltraLight" w:hAnsi="New Hero UltraLight"/>
        </w:rPr>
        <w:t>knappers</w:t>
      </w:r>
      <w:proofErr w:type="spellEnd"/>
      <w:r w:rsidR="00FF15D1" w:rsidRPr="00C40348">
        <w:rPr>
          <w:rFonts w:ascii="New Hero UltraLight" w:hAnsi="New Hero UltraLight"/>
        </w:rPr>
        <w:t>.</w:t>
      </w:r>
    </w:p>
    <w:p w14:paraId="5F25E9E5" w14:textId="0E3B12CB" w:rsidR="005E72A1" w:rsidRPr="00C40348" w:rsidRDefault="00031177" w:rsidP="00CD67A2">
      <w:pPr>
        <w:jc w:val="both"/>
        <w:rPr>
          <w:rFonts w:ascii="New Hero UltraLight" w:hAnsi="New Hero UltraLight"/>
        </w:rPr>
      </w:pPr>
      <w:r w:rsidRPr="00C40348">
        <w:rPr>
          <w:rFonts w:ascii="New Hero UltraLight" w:hAnsi="New Hero UltraLight"/>
        </w:rPr>
        <w:t>In terms of</w:t>
      </w:r>
      <w:r w:rsidR="005E72A1" w:rsidRPr="00C40348">
        <w:rPr>
          <w:rFonts w:ascii="New Hero UltraLight" w:hAnsi="New Hero UltraLight"/>
        </w:rPr>
        <w:t xml:space="preserve"> function, elliptical bifaces may have </w:t>
      </w:r>
      <w:r w:rsidR="005B1EEA" w:rsidRPr="00C40348">
        <w:rPr>
          <w:rFonts w:ascii="New Hero UltraLight" w:hAnsi="New Hero UltraLight"/>
        </w:rPr>
        <w:t>occupied</w:t>
      </w:r>
      <w:r w:rsidR="00432F6C" w:rsidRPr="00C40348">
        <w:rPr>
          <w:rFonts w:ascii="New Hero UltraLight" w:hAnsi="New Hero UltraLight"/>
        </w:rPr>
        <w:t xml:space="preserve"> a ceremonial </w:t>
      </w:r>
      <w:r w:rsidR="005B1EEA" w:rsidRPr="00C40348">
        <w:rPr>
          <w:rFonts w:ascii="New Hero UltraLight" w:hAnsi="New Hero UltraLight"/>
        </w:rPr>
        <w:t>role</w:t>
      </w:r>
      <w:r w:rsidR="00432F6C" w:rsidRPr="00C40348">
        <w:rPr>
          <w:rFonts w:ascii="New Hero UltraLight" w:hAnsi="New Hero UltraLight"/>
        </w:rPr>
        <w:t xml:space="preserve"> in</w:t>
      </w:r>
      <w:r w:rsidR="005E72A1" w:rsidRPr="00C40348">
        <w:rPr>
          <w:rFonts w:ascii="New Hero UltraLight" w:hAnsi="New Hero UltraLight"/>
        </w:rPr>
        <w:t xml:space="preserve"> the Serpent</w:t>
      </w:r>
      <w:r w:rsidR="00C30AC3" w:rsidRPr="00C40348">
        <w:rPr>
          <w:rFonts w:ascii="New Hero UltraLight" w:hAnsi="New Hero UltraLight"/>
        </w:rPr>
        <w:t>/Snake</w:t>
      </w:r>
      <w:r w:rsidR="005E72A1" w:rsidRPr="00C40348">
        <w:rPr>
          <w:rFonts w:ascii="New Hero UltraLight" w:hAnsi="New Hero UltraLight"/>
        </w:rPr>
        <w:t xml:space="preserve"> Dance</w:t>
      </w:r>
      <w:r w:rsidR="00DD7550" w:rsidRPr="00C40348">
        <w:rPr>
          <w:rFonts w:ascii="New Hero UltraLight" w:hAnsi="New Hero UltraLight"/>
        </w:rPr>
        <w:t xml:space="preserve"> </w:t>
      </w:r>
      <w:r w:rsidR="00DD7550"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Howard&lt;/Author&gt;&lt;Year&gt;1955&lt;/Year&gt;&lt;RecNum&gt;11200&lt;/RecNum&gt;&lt;DisplayText&gt;(Howard 1955)&lt;/DisplayText&gt;&lt;record&gt;&lt;rec-number&gt;11200&lt;/rec-number&gt;&lt;foreign-keys&gt;&lt;key app="EN" db-id="p9azfz2xyws25gedrz4p5ae4sa9vdterwtrd" timestamp="1677235059" guid="f4150fd2-515d-4fb3-adb2-5d7164d4ce27"&gt;11200&lt;/key&gt;&lt;/foreign-keys&gt;&lt;ref-type name="Journal Article"&gt;17&lt;/ref-type&gt;&lt;contributors&gt;&lt;authors&gt;&lt;author&gt;Howard, James H.&lt;/author&gt;&lt;/authors&gt;&lt;/contributors&gt;&lt;titles&gt;&lt;title&gt;Pan-Indian Culture of Oklahoma&lt;/title&gt;&lt;secondary-title&gt;The Scientific Monthly&lt;/secondary-title&gt;&lt;/titles&gt;&lt;periodical&gt;&lt;full-title&gt;The Scientific Monthly&lt;/full-title&gt;&lt;/periodical&gt;&lt;pages&gt;215-220&lt;/pages&gt;&lt;volume&gt;81&lt;/volume&gt;&lt;number&gt;5&lt;/number&gt;&lt;dates&gt;&lt;year&gt;1955&lt;/year&gt;&lt;/dates&gt;&lt;isbn&gt;0096-3771&lt;/isbn&gt;&lt;urls&gt;&lt;/urls&gt;&lt;/record&gt;&lt;/Cite&gt;&lt;/EndNote&gt;</w:instrText>
      </w:r>
      <w:r w:rsidR="00DD7550" w:rsidRPr="00C40348">
        <w:rPr>
          <w:rFonts w:ascii="New Hero UltraLight" w:hAnsi="New Hero UltraLight"/>
        </w:rPr>
        <w:fldChar w:fldCharType="separate"/>
      </w:r>
      <w:r w:rsidR="00DD7550" w:rsidRPr="00C40348">
        <w:rPr>
          <w:rFonts w:ascii="New Hero UltraLight" w:hAnsi="New Hero UltraLight"/>
          <w:noProof/>
        </w:rPr>
        <w:t>(</w:t>
      </w:r>
      <w:hyperlink w:anchor="_ENREF_47" w:tooltip="Howard, 1955 #11200" w:history="1">
        <w:r w:rsidR="00DE2D12" w:rsidRPr="00C40348">
          <w:rPr>
            <w:rStyle w:val="Hyperlink"/>
            <w:rFonts w:ascii="New Hero UltraLight" w:hAnsi="New Hero UltraLight"/>
          </w:rPr>
          <w:t>Howard 1955</w:t>
        </w:r>
      </w:hyperlink>
      <w:r w:rsidR="00DD7550" w:rsidRPr="00C40348">
        <w:rPr>
          <w:rFonts w:ascii="New Hero UltraLight" w:hAnsi="New Hero UltraLight"/>
          <w:noProof/>
        </w:rPr>
        <w:t>)</w:t>
      </w:r>
      <w:r w:rsidR="00DD7550" w:rsidRPr="00C40348">
        <w:rPr>
          <w:rFonts w:ascii="New Hero UltraLight" w:hAnsi="New Hero UltraLight"/>
        </w:rPr>
        <w:fldChar w:fldCharType="end"/>
      </w:r>
      <w:r w:rsidR="00420DCA" w:rsidRPr="00C40348">
        <w:rPr>
          <w:rFonts w:ascii="New Hero UltraLight" w:hAnsi="New Hero UltraLight"/>
        </w:rPr>
        <w:t xml:space="preserve">, </w:t>
      </w:r>
      <w:r w:rsidR="00232697" w:rsidRPr="00C40348">
        <w:rPr>
          <w:rFonts w:ascii="New Hero UltraLight" w:hAnsi="New Hero UltraLight"/>
        </w:rPr>
        <w:t xml:space="preserve">in which </w:t>
      </w:r>
      <w:r w:rsidR="00420DCA" w:rsidRPr="00C40348">
        <w:rPr>
          <w:rFonts w:ascii="New Hero UltraLight" w:hAnsi="New Hero UltraLight"/>
        </w:rPr>
        <w:t>symbol</w:t>
      </w:r>
      <w:r w:rsidR="00BF4F17" w:rsidRPr="00C40348">
        <w:rPr>
          <w:rFonts w:ascii="New Hero UltraLight" w:hAnsi="New Hero UltraLight"/>
        </w:rPr>
        <w:t xml:space="preserve">ic implements </w:t>
      </w:r>
      <w:r w:rsidR="008F0AF6" w:rsidRPr="00C40348">
        <w:rPr>
          <w:rFonts w:ascii="New Hero UltraLight" w:hAnsi="New Hero UltraLight"/>
        </w:rPr>
        <w:t>were heralded</w:t>
      </w:r>
      <w:r w:rsidR="00232697" w:rsidRPr="00C40348">
        <w:rPr>
          <w:rFonts w:ascii="New Hero UltraLight" w:hAnsi="New Hero UltraLight"/>
        </w:rPr>
        <w:t xml:space="preserve"> to</w:t>
      </w:r>
      <w:r w:rsidR="00BF4F17" w:rsidRPr="00C40348">
        <w:rPr>
          <w:rFonts w:ascii="New Hero UltraLight" w:hAnsi="New Hero UltraLight"/>
        </w:rPr>
        <w:t xml:space="preserve"> convey elements of </w:t>
      </w:r>
      <w:r w:rsidR="00420DCA" w:rsidRPr="00C40348">
        <w:rPr>
          <w:rFonts w:ascii="New Hero UltraLight" w:hAnsi="New Hero UltraLight"/>
        </w:rPr>
        <w:t xml:space="preserve">the lower world </w:t>
      </w:r>
      <w:r w:rsidR="00420DCA"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Gadus&lt;/Author&gt;&lt;Year&gt;2013&lt;/Year&gt;&lt;RecNum&gt;5906&lt;/RecNum&gt;&lt;DisplayText&gt;(Gadus 2013)&lt;/DisplayText&gt;&lt;record&gt;&lt;rec-number&gt;5906&lt;/rec-number&gt;&lt;foreign-keys&gt;&lt;key app="EN" db-id="p9azfz2xyws25gedrz4p5ae4sa9vdterwtrd" timestamp="1676919725" guid="92526650-ecd6-4e92-813e-f107d4ec0b05"&gt;5906&lt;/key&gt;&lt;/foreign-keys&gt;&lt;ref-type name="Journal Article"&gt;17&lt;/ref-type&gt;&lt;contributors&gt;&lt;authors&gt;&lt;author&gt;Gadus, Eloise F.&lt;/author&gt;&lt;/authors&gt;&lt;/contributors&gt;&lt;titles&gt;&lt;title&gt;Twisted Serpents and Fierce Birds: Structural Variation in Caddo Engraved Ceramic Bottle Motifs&lt;/title&gt;&lt;secondary-title&gt;Bulletin of the Texas Archeological Society&lt;/secondary-title&gt;&lt;/titles&gt;&lt;periodical&gt;&lt;full-title&gt;Bulletin of the Texas Archeological Society&lt;/full-title&gt;&lt;/periodical&gt;&lt;pages&gt;215-247&lt;/pages&gt;&lt;volume&gt;84&lt;/volume&gt;&lt;dates&gt;&lt;year&gt;2013&lt;/year&gt;&lt;/dates&gt;&lt;urls&gt;&lt;/urls&gt;&lt;/record&gt;&lt;/Cite&gt;&lt;/EndNote&gt;</w:instrText>
      </w:r>
      <w:r w:rsidR="00420DCA" w:rsidRPr="00C40348">
        <w:rPr>
          <w:rFonts w:ascii="New Hero UltraLight" w:hAnsi="New Hero UltraLight"/>
        </w:rPr>
        <w:fldChar w:fldCharType="separate"/>
      </w:r>
      <w:r w:rsidR="00420DCA" w:rsidRPr="00C40348">
        <w:rPr>
          <w:rFonts w:ascii="New Hero UltraLight" w:hAnsi="New Hero UltraLight"/>
          <w:noProof/>
        </w:rPr>
        <w:t>(</w:t>
      </w:r>
      <w:hyperlink w:anchor="_ENREF_34" w:tooltip="Gadus, 2013 #5906" w:history="1">
        <w:r w:rsidR="00DE2D12" w:rsidRPr="00C40348">
          <w:rPr>
            <w:rStyle w:val="Hyperlink"/>
            <w:rFonts w:ascii="New Hero UltraLight" w:hAnsi="New Hero UltraLight"/>
          </w:rPr>
          <w:t>Gadus 2013</w:t>
        </w:r>
      </w:hyperlink>
      <w:r w:rsidR="00420DCA" w:rsidRPr="00C40348">
        <w:rPr>
          <w:rFonts w:ascii="New Hero UltraLight" w:hAnsi="New Hero UltraLight"/>
          <w:noProof/>
        </w:rPr>
        <w:t>)</w:t>
      </w:r>
      <w:r w:rsidR="00420DCA" w:rsidRPr="00C40348">
        <w:rPr>
          <w:rFonts w:ascii="New Hero UltraLight" w:hAnsi="New Hero UltraLight"/>
        </w:rPr>
        <w:fldChar w:fldCharType="end"/>
      </w:r>
      <w:r w:rsidR="00432F6C" w:rsidRPr="00C40348">
        <w:rPr>
          <w:rFonts w:ascii="New Hero UltraLight" w:hAnsi="New Hero UltraLight"/>
        </w:rPr>
        <w:t>. Similar bifaces are depicted in a shell cup recovered from the Craig Mound at Spiro</w:t>
      </w:r>
      <w:r w:rsidR="00DD7550" w:rsidRPr="00C40348">
        <w:rPr>
          <w:rFonts w:ascii="New Hero UltraLight" w:hAnsi="New Hero UltraLight"/>
        </w:rPr>
        <w:t xml:space="preserve"> </w:t>
      </w:r>
      <w:r w:rsidR="00DD7550"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Phillips&lt;/Author&gt;&lt;Year&gt;1978-1984&lt;/Year&gt;&lt;RecNum&gt;5657&lt;/RecNum&gt;&lt;DisplayText&gt;(Phillips and Brown 1978-1984)&lt;/DisplayText&gt;&lt;record&gt;&lt;rec-number&gt;5657&lt;/rec-number&gt;&lt;foreign-keys&gt;&lt;key app="EN" db-id="p9azfz2xyws25gedrz4p5ae4sa9vdterwtrd" timestamp="1676918470" guid="0e11397c-44b8-4a84-a047-5eaa4edfdb61"&gt;565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DD7550" w:rsidRPr="00C40348">
        <w:rPr>
          <w:rFonts w:ascii="New Hero UltraLight" w:hAnsi="New Hero UltraLight"/>
        </w:rPr>
        <w:fldChar w:fldCharType="separate"/>
      </w:r>
      <w:r w:rsidR="00DD7550" w:rsidRPr="00C40348">
        <w:rPr>
          <w:rFonts w:ascii="New Hero UltraLight" w:hAnsi="New Hero UltraLight"/>
          <w:noProof/>
        </w:rPr>
        <w:t>(</w:t>
      </w:r>
      <w:hyperlink w:anchor="_ENREF_69" w:tooltip="Phillips, 1978-1984 #5657" w:history="1">
        <w:r w:rsidR="00DE2D12" w:rsidRPr="00C40348">
          <w:rPr>
            <w:rStyle w:val="Hyperlink"/>
            <w:rFonts w:ascii="New Hero UltraLight" w:hAnsi="New Hero UltraLight"/>
          </w:rPr>
          <w:t>Phillips and Brown 1978-1984</w:t>
        </w:r>
      </w:hyperlink>
      <w:r w:rsidR="00DD7550" w:rsidRPr="00C40348">
        <w:rPr>
          <w:rFonts w:ascii="New Hero UltraLight" w:hAnsi="New Hero UltraLight"/>
          <w:noProof/>
        </w:rPr>
        <w:t>)</w:t>
      </w:r>
      <w:r w:rsidR="00DD7550" w:rsidRPr="00C40348">
        <w:rPr>
          <w:rFonts w:ascii="New Hero UltraLight" w:hAnsi="New Hero UltraLight"/>
        </w:rPr>
        <w:fldChar w:fldCharType="end"/>
      </w:r>
      <w:r w:rsidR="00432F6C" w:rsidRPr="00C40348">
        <w:rPr>
          <w:rFonts w:ascii="New Hero UltraLight" w:hAnsi="New Hero UltraLight"/>
        </w:rPr>
        <w:t>, where</w:t>
      </w:r>
      <w:r w:rsidR="001F3A3E" w:rsidRPr="00C40348">
        <w:rPr>
          <w:rFonts w:ascii="New Hero UltraLight" w:hAnsi="New Hero UltraLight"/>
        </w:rPr>
        <w:t xml:space="preserve"> </w:t>
      </w:r>
      <w:r w:rsidR="007B029D" w:rsidRPr="00C40348">
        <w:rPr>
          <w:rFonts w:ascii="New Hero UltraLight" w:hAnsi="New Hero UltraLight"/>
        </w:rPr>
        <w:t>both</w:t>
      </w:r>
      <w:r w:rsidR="00432F6C" w:rsidRPr="00C40348">
        <w:rPr>
          <w:rFonts w:ascii="New Hero UltraLight" w:hAnsi="New Hero UltraLight"/>
        </w:rPr>
        <w:t xml:space="preserve"> Hero Twins can be seen grasping an elliptical biface</w:t>
      </w:r>
      <w:r w:rsidR="00DD7550" w:rsidRPr="00C40348">
        <w:rPr>
          <w:rFonts w:ascii="New Hero UltraLight" w:hAnsi="New Hero UltraLight"/>
        </w:rPr>
        <w:t xml:space="preserve"> (Figure </w:t>
      </w:r>
      <w:r w:rsidR="00F57684" w:rsidRPr="00C40348">
        <w:rPr>
          <w:rFonts w:ascii="New Hero UltraLight" w:hAnsi="New Hero UltraLight"/>
        </w:rPr>
        <w:t>4</w:t>
      </w:r>
      <w:r w:rsidR="00DD7550" w:rsidRPr="00C40348">
        <w:rPr>
          <w:rFonts w:ascii="New Hero UltraLight" w:hAnsi="New Hero UltraLight"/>
        </w:rPr>
        <w:t>)</w:t>
      </w:r>
      <w:r w:rsidR="00432F6C" w:rsidRPr="00C40348">
        <w:rPr>
          <w:rFonts w:ascii="New Hero UltraLight" w:hAnsi="New Hero UltraLight"/>
        </w:rPr>
        <w:t xml:space="preserve">. Given the extant differences </w:t>
      </w:r>
      <w:r w:rsidR="00E3256F" w:rsidRPr="00C40348">
        <w:rPr>
          <w:rFonts w:ascii="New Hero UltraLight" w:hAnsi="New Hero UltraLight"/>
        </w:rPr>
        <w:t xml:space="preserve">that occur </w:t>
      </w:r>
      <w:r w:rsidR="00432F6C" w:rsidRPr="00C40348">
        <w:rPr>
          <w:rFonts w:ascii="New Hero UltraLight" w:hAnsi="New Hero UltraLight"/>
        </w:rPr>
        <w:t xml:space="preserve">in </w:t>
      </w:r>
      <w:r w:rsidR="00340C5B" w:rsidRPr="00C40348">
        <w:rPr>
          <w:rFonts w:ascii="New Hero UltraLight" w:hAnsi="New Hero UltraLight"/>
        </w:rPr>
        <w:t>elliptical biface</w:t>
      </w:r>
      <w:r w:rsidR="00432F6C" w:rsidRPr="00C40348">
        <w:rPr>
          <w:rFonts w:ascii="New Hero UltraLight" w:hAnsi="New Hero UltraLight"/>
        </w:rPr>
        <w:t xml:space="preserve"> shape and color</w:t>
      </w:r>
      <w:r w:rsidR="00340C5B" w:rsidRPr="00C40348">
        <w:rPr>
          <w:rFonts w:ascii="New Hero UltraLight" w:hAnsi="New Hero UltraLight"/>
        </w:rPr>
        <w:t xml:space="preserve">, </w:t>
      </w:r>
      <w:r w:rsidR="00432F6C" w:rsidRPr="00C40348">
        <w:rPr>
          <w:rFonts w:ascii="New Hero UltraLight" w:hAnsi="New Hero UltraLight"/>
        </w:rPr>
        <w:t xml:space="preserve">these implements may have been </w:t>
      </w:r>
      <w:r w:rsidR="00340C5B" w:rsidRPr="00C40348">
        <w:rPr>
          <w:rFonts w:ascii="New Hero UltraLight" w:hAnsi="New Hero UltraLight"/>
        </w:rPr>
        <w:t>meant</w:t>
      </w:r>
      <w:r w:rsidR="00432F6C" w:rsidRPr="00C40348">
        <w:rPr>
          <w:rFonts w:ascii="New Hero UltraLight" w:hAnsi="New Hero UltraLight"/>
        </w:rPr>
        <w:t xml:space="preserve"> to depict </w:t>
      </w:r>
      <w:r w:rsidR="00DD7550" w:rsidRPr="00C40348">
        <w:rPr>
          <w:rFonts w:ascii="New Hero UltraLight" w:hAnsi="New Hero UltraLight"/>
        </w:rPr>
        <w:t>one or more specific</w:t>
      </w:r>
      <w:r w:rsidR="00432F6C" w:rsidRPr="00C40348">
        <w:rPr>
          <w:rFonts w:ascii="New Hero UltraLight" w:hAnsi="New Hero UltraLight"/>
        </w:rPr>
        <w:t xml:space="preserve"> species</w:t>
      </w:r>
      <w:r w:rsidR="009D082F" w:rsidRPr="00C40348">
        <w:rPr>
          <w:rFonts w:ascii="New Hero UltraLight" w:hAnsi="New Hero UltraLight"/>
        </w:rPr>
        <w:t>, or groups of snakes</w:t>
      </w:r>
      <w:r w:rsidR="00432F6C" w:rsidRPr="00C40348">
        <w:rPr>
          <w:rFonts w:ascii="New Hero UltraLight" w:hAnsi="New Hero UltraLight"/>
        </w:rPr>
        <w:t xml:space="preserve">. </w:t>
      </w:r>
      <w:r w:rsidR="00566132" w:rsidRPr="00C40348">
        <w:rPr>
          <w:rFonts w:ascii="New Hero UltraLight" w:hAnsi="New Hero UltraLight"/>
        </w:rPr>
        <w:t>T</w:t>
      </w:r>
      <w:r w:rsidR="00432F6C" w:rsidRPr="00C40348">
        <w:rPr>
          <w:rFonts w:ascii="New Hero UltraLight" w:hAnsi="New Hero UltraLight"/>
        </w:rPr>
        <w:t>he amount of retouch</w:t>
      </w:r>
      <w:r w:rsidR="00DD7550" w:rsidRPr="00C40348">
        <w:rPr>
          <w:rFonts w:ascii="New Hero UltraLight" w:hAnsi="New Hero UltraLight"/>
        </w:rPr>
        <w:t xml:space="preserve"> along the edges</w:t>
      </w:r>
      <w:r w:rsidR="00340C5B" w:rsidRPr="00C40348">
        <w:rPr>
          <w:rFonts w:ascii="New Hero UltraLight" w:hAnsi="New Hero UltraLight"/>
        </w:rPr>
        <w:t xml:space="preserve"> suggests that</w:t>
      </w:r>
      <w:r w:rsidR="00432F6C" w:rsidRPr="00C40348">
        <w:rPr>
          <w:rFonts w:ascii="New Hero UltraLight" w:hAnsi="New Hero UltraLight"/>
        </w:rPr>
        <w:t xml:space="preserve"> the bifaces </w:t>
      </w:r>
      <w:r w:rsidR="00DD7550" w:rsidRPr="00C40348">
        <w:rPr>
          <w:rFonts w:ascii="New Hero UltraLight" w:hAnsi="New Hero UltraLight"/>
        </w:rPr>
        <w:t>experienced regular</w:t>
      </w:r>
      <w:r w:rsidR="00432F6C" w:rsidRPr="00C40348">
        <w:rPr>
          <w:rFonts w:ascii="New Hero UltraLight" w:hAnsi="New Hero UltraLight"/>
        </w:rPr>
        <w:t xml:space="preserve"> use, </w:t>
      </w:r>
      <w:r w:rsidR="00DD7550" w:rsidRPr="00C40348">
        <w:rPr>
          <w:rFonts w:ascii="New Hero UltraLight" w:hAnsi="New Hero UltraLight"/>
        </w:rPr>
        <w:t>raising the question of whether</w:t>
      </w:r>
      <w:r w:rsidR="00432F6C" w:rsidRPr="00C40348">
        <w:rPr>
          <w:rFonts w:ascii="New Hero UltraLight" w:hAnsi="New Hero UltraLight"/>
        </w:rPr>
        <w:t xml:space="preserve"> </w:t>
      </w:r>
      <w:r w:rsidR="00DD7550" w:rsidRPr="00C40348">
        <w:rPr>
          <w:rFonts w:ascii="New Hero UltraLight" w:hAnsi="New Hero UltraLight"/>
        </w:rPr>
        <w:t>the associated</w:t>
      </w:r>
      <w:r w:rsidR="00432F6C" w:rsidRPr="00C40348">
        <w:rPr>
          <w:rFonts w:ascii="New Hero UltraLight" w:hAnsi="New Hero UltraLight"/>
        </w:rPr>
        <w:t xml:space="preserve"> color</w:t>
      </w:r>
      <w:r w:rsidR="00DD7550" w:rsidRPr="00C40348">
        <w:rPr>
          <w:rFonts w:ascii="New Hero UltraLight" w:hAnsi="New Hero UltraLight"/>
        </w:rPr>
        <w:t xml:space="preserve">s and </w:t>
      </w:r>
      <w:r w:rsidR="00432F6C" w:rsidRPr="00C40348">
        <w:rPr>
          <w:rFonts w:ascii="New Hero UltraLight" w:hAnsi="New Hero UltraLight"/>
        </w:rPr>
        <w:t>shape</w:t>
      </w:r>
      <w:r w:rsidR="00DD7550" w:rsidRPr="00C40348">
        <w:rPr>
          <w:rFonts w:ascii="New Hero UltraLight" w:hAnsi="New Hero UltraLight"/>
        </w:rPr>
        <w:t>s</w:t>
      </w:r>
      <w:r w:rsidR="00432F6C" w:rsidRPr="00C40348">
        <w:rPr>
          <w:rFonts w:ascii="New Hero UltraLight" w:hAnsi="New Hero UltraLight"/>
        </w:rPr>
        <w:t xml:space="preserve"> may have </w:t>
      </w:r>
      <w:r w:rsidR="00DD7550" w:rsidRPr="00C40348">
        <w:rPr>
          <w:rFonts w:ascii="New Hero UltraLight" w:hAnsi="New Hero UltraLight"/>
        </w:rPr>
        <w:t>articulated with specific tools</w:t>
      </w:r>
      <w:r w:rsidR="00432F6C" w:rsidRPr="00C40348">
        <w:rPr>
          <w:rFonts w:ascii="New Hero UltraLight" w:hAnsi="New Hero UltraLight"/>
        </w:rPr>
        <w:t xml:space="preserve"> employed to dispatch </w:t>
      </w:r>
      <w:r w:rsidR="00F60073" w:rsidRPr="00C40348">
        <w:rPr>
          <w:rFonts w:ascii="New Hero UltraLight" w:hAnsi="New Hero UltraLight"/>
        </w:rPr>
        <w:t xml:space="preserve">or prepare offerings for </w:t>
      </w:r>
      <w:r w:rsidR="009D082F" w:rsidRPr="00C40348">
        <w:rPr>
          <w:rFonts w:ascii="New Hero UltraLight" w:hAnsi="New Hero UltraLight"/>
        </w:rPr>
        <w:t>the</w:t>
      </w:r>
      <w:r w:rsidR="00432F6C" w:rsidRPr="00C40348">
        <w:rPr>
          <w:rFonts w:ascii="New Hero UltraLight" w:hAnsi="New Hero UltraLight"/>
        </w:rPr>
        <w:t xml:space="preserve"> sn</w:t>
      </w:r>
      <w:r w:rsidR="00BC6FE8" w:rsidRPr="00C40348">
        <w:rPr>
          <w:rFonts w:ascii="New Hero UltraLight" w:hAnsi="New Hero UltraLight"/>
        </w:rPr>
        <w:t>ake</w:t>
      </w:r>
      <w:r w:rsidR="00F60073" w:rsidRPr="00C40348">
        <w:rPr>
          <w:rFonts w:ascii="New Hero UltraLight" w:hAnsi="New Hero UltraLight"/>
        </w:rPr>
        <w:t>s</w:t>
      </w:r>
      <w:r w:rsidR="00432F6C" w:rsidRPr="00C40348">
        <w:rPr>
          <w:rFonts w:ascii="New Hero UltraLight" w:hAnsi="New Hero UltraLight"/>
        </w:rPr>
        <w:t xml:space="preserve">. Experimental use-wear studies </w:t>
      </w:r>
      <w:r w:rsidR="00F60073" w:rsidRPr="00C40348">
        <w:rPr>
          <w:rFonts w:ascii="New Hero UltraLight" w:hAnsi="New Hero UltraLight"/>
        </w:rPr>
        <w:t>may</w:t>
      </w:r>
      <w:r w:rsidR="00432F6C" w:rsidRPr="00C40348">
        <w:rPr>
          <w:rFonts w:ascii="New Hero UltraLight" w:hAnsi="New Hero UltraLight"/>
        </w:rPr>
        <w:t xml:space="preserve"> aid in clarifying whether </w:t>
      </w:r>
      <w:r w:rsidR="00340C5B" w:rsidRPr="00C40348">
        <w:rPr>
          <w:rFonts w:ascii="New Hero UltraLight" w:hAnsi="New Hero UltraLight"/>
        </w:rPr>
        <w:t xml:space="preserve">or not </w:t>
      </w:r>
      <w:r w:rsidR="00432F6C" w:rsidRPr="00C40348">
        <w:rPr>
          <w:rFonts w:ascii="New Hero UltraLight" w:hAnsi="New Hero UltraLight"/>
        </w:rPr>
        <w:t>elliptical bifaces were employed for such tasks.</w:t>
      </w:r>
    </w:p>
    <w:p w14:paraId="7F7EDD5E" w14:textId="4BBBE608" w:rsidR="004464CE" w:rsidRPr="0082175A" w:rsidRDefault="005E72A1">
      <w:pPr>
        <w:rPr>
          <w:rFonts w:ascii="New Hero Light" w:hAnsi="New Hero Light"/>
          <w:b/>
          <w:bCs/>
        </w:rPr>
      </w:pPr>
      <w:r w:rsidRPr="002E395A">
        <w:rPr>
          <w:rFonts w:ascii="New Hero Light" w:hAnsi="New Hero Light"/>
          <w:b/>
          <w:bCs/>
        </w:rPr>
        <w:t xml:space="preserve">Figure </w:t>
      </w:r>
      <w:r w:rsidR="00F57684" w:rsidRPr="002E395A">
        <w:rPr>
          <w:rFonts w:ascii="New Hero Light" w:hAnsi="New Hero Light"/>
          <w:b/>
          <w:bCs/>
        </w:rPr>
        <w:t>4</w:t>
      </w:r>
      <w:r w:rsidRPr="002E395A">
        <w:rPr>
          <w:rFonts w:ascii="New Hero Light" w:hAnsi="New Hero Light"/>
          <w:b/>
          <w:bCs/>
        </w:rPr>
        <w:t>. Depiction of the Hero Twins engaged in the Serpent Dance, with each grasping an elliptical biface</w:t>
      </w:r>
      <w:r w:rsidR="00432F6C" w:rsidRPr="002E395A">
        <w:rPr>
          <w:rFonts w:ascii="New Hero Light" w:hAnsi="New Hero Light"/>
          <w:b/>
          <w:bCs/>
        </w:rPr>
        <w:t xml:space="preserve"> (in red)</w:t>
      </w:r>
      <w:r w:rsidRPr="002E395A">
        <w:rPr>
          <w:rFonts w:ascii="New Hero Light" w:hAnsi="New Hero Light"/>
          <w:b/>
          <w:bCs/>
        </w:rPr>
        <w:t xml:space="preserve">. </w:t>
      </w:r>
      <w:r w:rsidR="00432F6C" w:rsidRPr="002E395A">
        <w:rPr>
          <w:rFonts w:ascii="New Hero Light" w:hAnsi="New Hero Light"/>
          <w:b/>
          <w:bCs/>
        </w:rPr>
        <w:t>Adapted</w:t>
      </w:r>
      <w:r w:rsidRPr="002E395A">
        <w:rPr>
          <w:rFonts w:ascii="New Hero Light" w:hAnsi="New Hero Light"/>
          <w:b/>
          <w:bCs/>
        </w:rPr>
        <w:t xml:space="preserve"> from </w:t>
      </w:r>
      <w:hyperlink w:anchor="_ENREF_69" w:tooltip="Phillips, 1978-1984 #5657" w:history="1">
        <w:r w:rsidR="00DE2D12" w:rsidRPr="00DE2D12">
          <w:rPr>
            <w:rStyle w:val="Hyperlink"/>
          </w:rPr>
          <w:t>Phillips and Brown (1978-1984:Plate192)</w:t>
        </w:r>
        <w:r w:rsidR="00DE2D12" w:rsidRPr="002E395A">
          <w:rPr>
            <w:rFonts w:ascii="New Hero Light" w:hAnsi="New Hero Light"/>
            <w:b/>
            <w:bCs/>
          </w:rPr>
          <w:fldChar w:fldCharType="begin"/>
        </w:r>
        <w:r w:rsidR="00DE2D12">
          <w:rPr>
            <w:rFonts w:ascii="New Hero Light" w:hAnsi="New Hero Light"/>
            <w:b/>
            <w:bCs/>
          </w:rPr>
          <w:instrText xml:space="preserve"> ADDIN EN.CITE &lt;EndNote&gt;&lt;Cite AuthorYear="1"&gt;&lt;Author&gt;Phillips&lt;/Author&gt;&lt;Year&gt;1978-1984&lt;/Year&gt;&lt;RecNum&gt;5657&lt;/RecNum&gt;&lt;Suffix&gt;:Plate192&lt;/Suffix&gt;&lt;DisplayText&gt;Phillips and Brown (1978-1984:Plate192)&lt;/DisplayText&gt;&lt;record&gt;&lt;rec-number&gt;5657&lt;/rec-number&gt;&lt;foreign-keys&gt;&lt;key app="EN" db-id="p9azfz2xyws25gedrz4p5ae4sa9vdterwtrd" timestamp="1676918470" guid="0e11397c-44b8-4a84-a047-5eaa4edfdb61"&gt;565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000000">
          <w:rPr>
            <w:rFonts w:ascii="New Hero Light" w:hAnsi="New Hero Light"/>
            <w:b/>
            <w:bCs/>
          </w:rPr>
          <w:fldChar w:fldCharType="separate"/>
        </w:r>
        <w:r w:rsidR="00DE2D12" w:rsidRPr="002E395A">
          <w:rPr>
            <w:rFonts w:ascii="New Hero Light" w:hAnsi="New Hero Light"/>
            <w:b/>
            <w:bCs/>
          </w:rPr>
          <w:fldChar w:fldCharType="end"/>
        </w:r>
      </w:hyperlink>
      <w:r w:rsidRPr="002E395A">
        <w:rPr>
          <w:rFonts w:ascii="New Hero Light" w:hAnsi="New Hero Light"/>
          <w:b/>
          <w:bCs/>
        </w:rPr>
        <w:t>.</w:t>
      </w:r>
    </w:p>
    <w:p w14:paraId="6DDE1D73" w14:textId="77777777" w:rsidR="00100EB2" w:rsidRPr="002E395A" w:rsidRDefault="00100EB2">
      <w:pPr>
        <w:rPr>
          <w:rFonts w:ascii="New Hero Light" w:hAnsi="New Hero Light"/>
        </w:rPr>
      </w:pPr>
    </w:p>
    <w:p w14:paraId="2CDF2EB1" w14:textId="77777777" w:rsidR="00DB547C" w:rsidRPr="002E395A" w:rsidRDefault="00DB547C" w:rsidP="00DB547C">
      <w:pPr>
        <w:rPr>
          <w:rFonts w:ascii="New Hero Light" w:hAnsi="New Hero Light"/>
        </w:rPr>
      </w:pPr>
      <w:r w:rsidRPr="002E395A">
        <w:rPr>
          <w:rFonts w:ascii="New Hero Light" w:hAnsi="New Hero Light"/>
        </w:rPr>
        <w:t>AUTHOR DECLARATIONS</w:t>
      </w:r>
    </w:p>
    <w:p w14:paraId="6969FA47" w14:textId="77777777" w:rsidR="00DB547C" w:rsidRPr="002E395A" w:rsidRDefault="00DB547C" w:rsidP="00D36C3A">
      <w:pPr>
        <w:rPr>
          <w:rFonts w:ascii="New Hero Light" w:hAnsi="New Hero Light"/>
        </w:rPr>
      </w:pPr>
    </w:p>
    <w:p w14:paraId="2FC798F3" w14:textId="35ED3DD6" w:rsidR="00D36C3A" w:rsidRPr="002E395A" w:rsidRDefault="00D36C3A" w:rsidP="00D36C3A">
      <w:pPr>
        <w:rPr>
          <w:rFonts w:ascii="New Hero Light" w:hAnsi="New Hero Light"/>
        </w:rPr>
      </w:pPr>
      <w:r w:rsidRPr="002E395A">
        <w:rPr>
          <w:rFonts w:ascii="New Hero Light" w:hAnsi="New Hero Light"/>
        </w:rPr>
        <w:t>ACKNOWLEDGMENTS</w:t>
      </w:r>
    </w:p>
    <w:p w14:paraId="137BD6E2" w14:textId="5F5F0A95" w:rsidR="00D36C3A" w:rsidRPr="00C40348" w:rsidRDefault="00D36C3A" w:rsidP="00432F6C">
      <w:pPr>
        <w:jc w:val="both"/>
        <w:rPr>
          <w:rFonts w:ascii="New Hero UltraLight" w:hAnsi="New Hero UltraLight"/>
        </w:rPr>
      </w:pPr>
      <w:r w:rsidRPr="00C40348">
        <w:rPr>
          <w:rFonts w:ascii="New Hero UltraLight" w:hAnsi="New Hero UltraLight"/>
        </w:rPr>
        <w:t xml:space="preserve">My thanks to the Caddo Nation of Oklahoma, the Caddo Nation Tribal Council, Tribal Chairman, and Tribal Historic Preservation Office for permission and access to NAGPRA and previously repatriated collections. I also extend my gratitude to Lauren </w:t>
      </w:r>
      <w:proofErr w:type="spellStart"/>
      <w:r w:rsidRPr="00C40348">
        <w:rPr>
          <w:rFonts w:ascii="New Hero UltraLight" w:hAnsi="New Hero UltraLight"/>
        </w:rPr>
        <w:t>Bussiere</w:t>
      </w:r>
      <w:proofErr w:type="spellEnd"/>
      <w:r w:rsidRPr="00C40348">
        <w:rPr>
          <w:rFonts w:ascii="New Hero UltraLight" w:hAnsi="New Hero UltraLight"/>
        </w:rPr>
        <w:t xml:space="preserve"> at the Texas Archeological Research Laboratory for her assistance with access to the elliptical bifaces</w:t>
      </w:r>
      <w:r w:rsidR="007D71FD" w:rsidRPr="00C40348">
        <w:rPr>
          <w:rFonts w:ascii="New Hero UltraLight" w:hAnsi="New Hero UltraLight"/>
        </w:rPr>
        <w:t>, and to Sergio Ayala and the Gault School of Archaeological Research for providing access to the</w:t>
      </w:r>
      <w:r w:rsidR="00D146E7" w:rsidRPr="00C40348">
        <w:rPr>
          <w:rFonts w:ascii="New Hero UltraLight" w:hAnsi="New Hero UltraLight"/>
        </w:rPr>
        <w:t>ir</w:t>
      </w:r>
      <w:r w:rsidR="007D71FD" w:rsidRPr="00C40348">
        <w:rPr>
          <w:rFonts w:ascii="New Hero UltraLight" w:hAnsi="New Hero UltraLight"/>
        </w:rPr>
        <w:t xml:space="preserve"> ultraviolet light</w:t>
      </w:r>
      <w:r w:rsidRPr="00C40348">
        <w:rPr>
          <w:rFonts w:ascii="New Hero UltraLight" w:hAnsi="New Hero UltraLight"/>
        </w:rPr>
        <w:t xml:space="preserve">. Thanks also to John Harman for access to the </w:t>
      </w:r>
      <w:proofErr w:type="spellStart"/>
      <w:r w:rsidRPr="00C40348">
        <w:rPr>
          <w:rFonts w:ascii="New Hero UltraLight" w:hAnsi="New Hero UltraLight"/>
        </w:rPr>
        <w:t>DStretch</w:t>
      </w:r>
      <w:proofErr w:type="spellEnd"/>
      <w:r w:rsidRPr="00C40348">
        <w:rPr>
          <w:rFonts w:ascii="New Hero UltraLight" w:hAnsi="New Hero UltraLight"/>
        </w:rPr>
        <w:t xml:space="preserve"> plugin for ImageJ, to </w:t>
      </w:r>
      <w:r w:rsidR="00D76FDC" w:rsidRPr="00C40348">
        <w:rPr>
          <w:rFonts w:ascii="New Hero UltraLight" w:hAnsi="New Hero UltraLight"/>
        </w:rPr>
        <w:t xml:space="preserve">John E. </w:t>
      </w:r>
      <w:proofErr w:type="spellStart"/>
      <w:r w:rsidR="00D76FDC" w:rsidRPr="00C40348">
        <w:rPr>
          <w:rFonts w:ascii="New Hero UltraLight" w:hAnsi="New Hero UltraLight"/>
        </w:rPr>
        <w:t>Dockall</w:t>
      </w:r>
      <w:proofErr w:type="spellEnd"/>
      <w:r w:rsidR="00D76FDC" w:rsidRPr="00C40348">
        <w:rPr>
          <w:rFonts w:ascii="New Hero UltraLight" w:hAnsi="New Hero UltraLight"/>
        </w:rPr>
        <w:t xml:space="preserve">, </w:t>
      </w:r>
      <w:r w:rsidR="001F3A3E" w:rsidRPr="00C40348">
        <w:rPr>
          <w:rFonts w:ascii="New Hero UltraLight" w:hAnsi="New Hero UltraLight"/>
        </w:rPr>
        <w:t xml:space="preserve">David H. Dye, </w:t>
      </w:r>
      <w:r w:rsidRPr="00C40348">
        <w:rPr>
          <w:rFonts w:ascii="New Hero UltraLight" w:hAnsi="New Hero UltraLight"/>
        </w:rPr>
        <w:t xml:space="preserve">Harry J. Shafer, Hiram F. (Pete) Gregory, </w:t>
      </w:r>
      <w:r w:rsidR="00830E3E" w:rsidRPr="00C40348">
        <w:rPr>
          <w:rFonts w:ascii="New Hero UltraLight" w:hAnsi="New Hero UltraLight"/>
        </w:rPr>
        <w:t xml:space="preserve">Timothy K. </w:t>
      </w:r>
      <w:proofErr w:type="spellStart"/>
      <w:r w:rsidR="00830E3E" w:rsidRPr="00C40348">
        <w:rPr>
          <w:rFonts w:ascii="New Hero UltraLight" w:hAnsi="New Hero UltraLight"/>
        </w:rPr>
        <w:t>Perttula</w:t>
      </w:r>
      <w:proofErr w:type="spellEnd"/>
      <w:r w:rsidR="00830E3E" w:rsidRPr="00C40348">
        <w:rPr>
          <w:rFonts w:ascii="New Hero UltraLight" w:hAnsi="New Hero UltraLight"/>
        </w:rPr>
        <w:t xml:space="preserve">, </w:t>
      </w:r>
      <w:r w:rsidRPr="00C40348">
        <w:rPr>
          <w:rFonts w:ascii="New Hero UltraLight" w:hAnsi="New Hero UltraLight"/>
        </w:rPr>
        <w:t xml:space="preserve">Christian S. Hoggard, and David K. </w:t>
      </w:r>
      <w:proofErr w:type="spellStart"/>
      <w:r w:rsidRPr="00C40348">
        <w:rPr>
          <w:rFonts w:ascii="New Hero UltraLight" w:hAnsi="New Hero UltraLight"/>
        </w:rPr>
        <w:t>Thulman</w:t>
      </w:r>
      <w:proofErr w:type="spellEnd"/>
      <w:r w:rsidRPr="00C40348">
        <w:rPr>
          <w:rFonts w:ascii="New Hero UltraLight" w:hAnsi="New Hero UltraLight"/>
        </w:rPr>
        <w:t xml:space="preserve"> for their comments and constructive criticisms on the ongoing analyses of Caddo bifac</w:t>
      </w:r>
      <w:r w:rsidR="003005CE" w:rsidRPr="00C40348">
        <w:rPr>
          <w:rFonts w:ascii="New Hero UltraLight" w:hAnsi="New Hero UltraLight"/>
        </w:rPr>
        <w:t>es</w:t>
      </w:r>
      <w:r w:rsidRPr="00C40348">
        <w:rPr>
          <w:rFonts w:ascii="New Hero UltraLight" w:hAnsi="New Hero UltraLight"/>
        </w:rPr>
        <w:t xml:space="preserve">, and to Emma </w:t>
      </w:r>
      <w:proofErr w:type="spellStart"/>
      <w:r w:rsidRPr="00C40348">
        <w:rPr>
          <w:rFonts w:ascii="New Hero UltraLight" w:hAnsi="New Hero UltraLight"/>
        </w:rPr>
        <w:t>Sherratt</w:t>
      </w:r>
      <w:proofErr w:type="spellEnd"/>
      <w:r w:rsidRPr="00C40348">
        <w:rPr>
          <w:rFonts w:ascii="New Hero UltraLight" w:hAnsi="New Hero UltraLight"/>
        </w:rPr>
        <w:t>, Kersten Bergstrom, Dean C. Adams, and Michael L. Collyer for their constructive criticisms, general comments, and suggestions throughout the development of this research program.</w:t>
      </w:r>
    </w:p>
    <w:p w14:paraId="2931C68E" w14:textId="36E5B658" w:rsidR="00DB547C" w:rsidRDefault="00DB547C" w:rsidP="00D36C3A">
      <w:pPr>
        <w:rPr>
          <w:rFonts w:ascii="New Hero Light" w:hAnsi="New Hero Light"/>
        </w:rPr>
      </w:pPr>
    </w:p>
    <w:p w14:paraId="143B7FCA" w14:textId="77777777" w:rsidR="003D5867" w:rsidRDefault="003D5867" w:rsidP="00D36C3A">
      <w:pPr>
        <w:rPr>
          <w:rFonts w:ascii="New Hero Light" w:hAnsi="New Hero Light"/>
        </w:rPr>
      </w:pPr>
    </w:p>
    <w:p w14:paraId="407B7287" w14:textId="77777777" w:rsidR="003D5867" w:rsidRPr="002E395A" w:rsidRDefault="003D5867" w:rsidP="00D36C3A">
      <w:pPr>
        <w:rPr>
          <w:rFonts w:ascii="New Hero Light" w:hAnsi="New Hero Light"/>
        </w:rPr>
      </w:pPr>
    </w:p>
    <w:p w14:paraId="4BC1B96D" w14:textId="67A467DF" w:rsidR="00D36C3A" w:rsidRPr="002E395A" w:rsidRDefault="00D36C3A" w:rsidP="00D36C3A">
      <w:pPr>
        <w:rPr>
          <w:rFonts w:ascii="New Hero Light" w:hAnsi="New Hero Light"/>
        </w:rPr>
      </w:pPr>
      <w:r w:rsidRPr="002E395A">
        <w:rPr>
          <w:rFonts w:ascii="New Hero Light" w:hAnsi="New Hero Light"/>
        </w:rPr>
        <w:lastRenderedPageBreak/>
        <w:t>FUNDING</w:t>
      </w:r>
    </w:p>
    <w:p w14:paraId="47CB43B4" w14:textId="146E059A" w:rsidR="00D36C3A" w:rsidRPr="00C40348" w:rsidRDefault="00D36C3A" w:rsidP="00432F6C">
      <w:pPr>
        <w:jc w:val="both"/>
        <w:rPr>
          <w:rFonts w:ascii="New Hero UltraLight" w:hAnsi="New Hero UltraLight"/>
        </w:rPr>
      </w:pPr>
      <w:r w:rsidRPr="00C40348">
        <w:rPr>
          <w:rFonts w:ascii="New Hero UltraLight" w:hAnsi="New Hero UltraLight"/>
        </w:rPr>
        <w:t xml:space="preserve">Components of this analytical work flow were developed and funded by a Preservation Technology and Training grant (P14AP00138) to </w:t>
      </w:r>
      <w:r w:rsidR="007E1328" w:rsidRPr="00C40348">
        <w:rPr>
          <w:rFonts w:ascii="New Hero UltraLight" w:hAnsi="New Hero UltraLight"/>
        </w:rPr>
        <w:t>the author</w:t>
      </w:r>
      <w:r w:rsidRPr="00C40348">
        <w:rPr>
          <w:rFonts w:ascii="New Hero UltraLight" w:hAnsi="New Hero UltraLight"/>
        </w:rPr>
        <w:t xml:space="preserve"> from the National Center for Preservation Technology and Training (NCPTT), and additional grants from the Caddo Nation of Oklahoma, National Forests and Grasslands in Texas (15-PA-11081300-033) and the United States Forest Service (20-PA-11081300-074). Funding </w:t>
      </w:r>
      <w:r w:rsidR="00EC414B" w:rsidRPr="00C40348">
        <w:rPr>
          <w:rFonts w:ascii="New Hero UltraLight" w:hAnsi="New Hero UltraLight"/>
        </w:rPr>
        <w:t xml:space="preserve">and logistical support </w:t>
      </w:r>
      <w:r w:rsidRPr="00C40348">
        <w:rPr>
          <w:rFonts w:ascii="New Hero UltraLight" w:hAnsi="New Hero UltraLight"/>
        </w:rPr>
        <w:t>to analy</w:t>
      </w:r>
      <w:r w:rsidR="00EC414B" w:rsidRPr="00C40348">
        <w:rPr>
          <w:rFonts w:ascii="New Hero UltraLight" w:hAnsi="New Hero UltraLight"/>
        </w:rPr>
        <w:t>z</w:t>
      </w:r>
      <w:r w:rsidRPr="00C40348">
        <w:rPr>
          <w:rFonts w:ascii="New Hero UltraLight" w:hAnsi="New Hero UltraLight"/>
        </w:rPr>
        <w:t xml:space="preserve">e the bifaces from </w:t>
      </w:r>
      <w:r w:rsidR="00EC414B" w:rsidRPr="00C40348">
        <w:rPr>
          <w:rFonts w:ascii="New Hero UltraLight" w:hAnsi="New Hero UltraLight"/>
        </w:rPr>
        <w:t>41AN13</w:t>
      </w:r>
      <w:r w:rsidRPr="00C40348">
        <w:rPr>
          <w:rFonts w:ascii="New Hero UltraLight" w:hAnsi="New Hero UltraLight"/>
        </w:rPr>
        <w:t xml:space="preserve"> was provided by the Heritage Research Center at Stephen F. Austin State University.</w:t>
      </w:r>
    </w:p>
    <w:p w14:paraId="5BC600F6" w14:textId="77777777" w:rsidR="00DB547C" w:rsidRPr="002E395A" w:rsidRDefault="00DB547C" w:rsidP="007E6E55">
      <w:pPr>
        <w:rPr>
          <w:rFonts w:ascii="New Hero Light" w:hAnsi="New Hero Light"/>
        </w:rPr>
      </w:pPr>
    </w:p>
    <w:p w14:paraId="3FF46672" w14:textId="7226F65B" w:rsidR="00D91E36" w:rsidRPr="002E395A" w:rsidRDefault="00D91E36" w:rsidP="007E6E55">
      <w:pPr>
        <w:rPr>
          <w:rFonts w:ascii="New Hero Light" w:hAnsi="New Hero Light"/>
        </w:rPr>
      </w:pPr>
      <w:r w:rsidRPr="002E395A">
        <w:rPr>
          <w:rFonts w:ascii="New Hero Light" w:hAnsi="New Hero Light"/>
        </w:rPr>
        <w:t>CONFLICTS OF INTERESTS/COMPETING INTERESTS</w:t>
      </w:r>
    </w:p>
    <w:p w14:paraId="7B6E078F" w14:textId="1AECF762" w:rsidR="00D91E36" w:rsidRPr="002E395A" w:rsidRDefault="00D91E36" w:rsidP="007E6E55">
      <w:pPr>
        <w:rPr>
          <w:rFonts w:ascii="New Hero Light" w:hAnsi="New Hero Light"/>
        </w:rPr>
      </w:pPr>
      <w:r w:rsidRPr="002E395A">
        <w:rPr>
          <w:rFonts w:ascii="New Hero Light" w:hAnsi="New Hero Light"/>
        </w:rPr>
        <w:t>The author declares no conflict of interest.</w:t>
      </w:r>
    </w:p>
    <w:p w14:paraId="0FDB34B5" w14:textId="0A0CE71E" w:rsidR="00D91E36" w:rsidRPr="002E395A" w:rsidRDefault="00D91E36" w:rsidP="007E6E55">
      <w:pPr>
        <w:rPr>
          <w:rFonts w:ascii="New Hero Light" w:hAnsi="New Hero Light"/>
        </w:rPr>
      </w:pPr>
    </w:p>
    <w:p w14:paraId="2C0B1416" w14:textId="714D9A40" w:rsidR="00D91E36" w:rsidRPr="002E395A" w:rsidRDefault="00D91E36" w:rsidP="007E6E55">
      <w:pPr>
        <w:rPr>
          <w:rFonts w:ascii="New Hero Light" w:hAnsi="New Hero Light"/>
        </w:rPr>
      </w:pPr>
      <w:r w:rsidRPr="002E395A">
        <w:rPr>
          <w:rFonts w:ascii="New Hero Light" w:hAnsi="New Hero Light"/>
        </w:rPr>
        <w:t>ETHICS APPROVAL/DECLARATIONS</w:t>
      </w:r>
    </w:p>
    <w:p w14:paraId="49236A48" w14:textId="6A1075F1" w:rsidR="00D91E36" w:rsidRPr="002E395A" w:rsidRDefault="00D91E36" w:rsidP="007E6E55">
      <w:pPr>
        <w:rPr>
          <w:rFonts w:ascii="New Hero Light" w:hAnsi="New Hero Light"/>
        </w:rPr>
      </w:pPr>
      <w:r w:rsidRPr="002E395A">
        <w:rPr>
          <w:rFonts w:ascii="New Hero Light" w:hAnsi="New Hero Light"/>
        </w:rPr>
        <w:t>Not applicable.</w:t>
      </w:r>
    </w:p>
    <w:p w14:paraId="4E29BC10" w14:textId="77777777" w:rsidR="00DB547C" w:rsidRPr="002E395A" w:rsidRDefault="00DB547C" w:rsidP="007E6E55">
      <w:pPr>
        <w:rPr>
          <w:rFonts w:ascii="New Hero Light" w:hAnsi="New Hero Light"/>
        </w:rPr>
      </w:pPr>
    </w:p>
    <w:p w14:paraId="5D3C6291" w14:textId="2A63B529" w:rsidR="00D91E36" w:rsidRPr="002E395A" w:rsidRDefault="00D91E36" w:rsidP="007E6E55">
      <w:pPr>
        <w:rPr>
          <w:rFonts w:ascii="New Hero Light" w:hAnsi="New Hero Light"/>
        </w:rPr>
      </w:pPr>
      <w:r w:rsidRPr="002E395A">
        <w:rPr>
          <w:rFonts w:ascii="New Hero Light" w:hAnsi="New Hero Light"/>
        </w:rPr>
        <w:t>CONSENT TO PARTICIPATE</w:t>
      </w:r>
    </w:p>
    <w:p w14:paraId="0993BB35" w14:textId="66BC417E" w:rsidR="00D91E36" w:rsidRPr="002E395A" w:rsidRDefault="00D91E36" w:rsidP="007E6E55">
      <w:pPr>
        <w:rPr>
          <w:rFonts w:ascii="New Hero Light" w:hAnsi="New Hero Light"/>
        </w:rPr>
      </w:pPr>
      <w:r w:rsidRPr="002E395A">
        <w:rPr>
          <w:rFonts w:ascii="New Hero Light" w:hAnsi="New Hero Light"/>
        </w:rPr>
        <w:t>Not applicable.</w:t>
      </w:r>
    </w:p>
    <w:p w14:paraId="5F295C95" w14:textId="2A77F8B3" w:rsidR="00D91E36" w:rsidRPr="002E395A" w:rsidRDefault="00D91E36" w:rsidP="007E6E55">
      <w:pPr>
        <w:rPr>
          <w:rFonts w:ascii="New Hero Light" w:hAnsi="New Hero Light"/>
        </w:rPr>
      </w:pPr>
    </w:p>
    <w:p w14:paraId="578CBA00" w14:textId="2E71356D" w:rsidR="00D91E36" w:rsidRPr="002E395A" w:rsidRDefault="00D91E36" w:rsidP="007E6E55">
      <w:pPr>
        <w:rPr>
          <w:rFonts w:ascii="New Hero Light" w:hAnsi="New Hero Light"/>
        </w:rPr>
      </w:pPr>
      <w:r w:rsidRPr="002E395A">
        <w:rPr>
          <w:rFonts w:ascii="New Hero Light" w:hAnsi="New Hero Light"/>
        </w:rPr>
        <w:t>CONSENT FOR PUBLICATION</w:t>
      </w:r>
    </w:p>
    <w:p w14:paraId="3F0F1DAF" w14:textId="1FFAF6F4" w:rsidR="00D91E36" w:rsidRPr="002E395A" w:rsidRDefault="00D91E36" w:rsidP="007E6E55">
      <w:pPr>
        <w:rPr>
          <w:rFonts w:ascii="New Hero Light" w:hAnsi="New Hero Light"/>
        </w:rPr>
      </w:pPr>
      <w:r w:rsidRPr="002E395A">
        <w:rPr>
          <w:rFonts w:ascii="New Hero Light" w:hAnsi="New Hero Light"/>
        </w:rPr>
        <w:t>Not applicable.</w:t>
      </w:r>
    </w:p>
    <w:p w14:paraId="1A6D663C" w14:textId="77777777" w:rsidR="00F1136D" w:rsidRPr="002E395A" w:rsidRDefault="00F1136D" w:rsidP="007E6E55">
      <w:pPr>
        <w:rPr>
          <w:rFonts w:ascii="New Hero Light" w:hAnsi="New Hero Light"/>
        </w:rPr>
      </w:pPr>
    </w:p>
    <w:p w14:paraId="51DFA599" w14:textId="3D0C42D9" w:rsidR="00ED255A" w:rsidRPr="002E395A" w:rsidRDefault="00FE16FD" w:rsidP="007E6E55">
      <w:pPr>
        <w:rPr>
          <w:rFonts w:ascii="New Hero Light" w:hAnsi="New Hero Light"/>
        </w:rPr>
      </w:pPr>
      <w:r w:rsidRPr="002E395A">
        <w:rPr>
          <w:rFonts w:ascii="New Hero Light" w:hAnsi="New Hero Light"/>
        </w:rPr>
        <w:t>DATA MANAGEMENT</w:t>
      </w:r>
    </w:p>
    <w:p w14:paraId="654D09E0" w14:textId="4B8E8FF1" w:rsidR="00FE16FD" w:rsidRPr="00C40348" w:rsidRDefault="00FE16FD" w:rsidP="00FE16FD">
      <w:pPr>
        <w:jc w:val="both"/>
        <w:rPr>
          <w:rFonts w:ascii="New Hero UltraLight" w:hAnsi="New Hero UltraLight"/>
        </w:rPr>
      </w:pPr>
      <w:r w:rsidRPr="00C40348">
        <w:rPr>
          <w:rFonts w:ascii="New Hero UltraLight" w:hAnsi="New Hero UltraLight"/>
        </w:rPr>
        <w:t xml:space="preserve">Reproducibility—the ability to recompute results—and replicability—the chances other experimenters will achieve a consistent result—are two foundational characteristics of successful scientific research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Leek&lt;/Author&gt;&lt;Year&gt;2015&lt;/Year&gt;&lt;RecNum&gt;7429&lt;/RecNum&gt;&lt;DisplayText&gt;(Leek and Peng 2015)&lt;/DisplayText&gt;&lt;record&gt;&lt;rec-number&gt;7429&lt;/rec-number&gt;&lt;foreign-keys&gt;&lt;key app="EN" db-id="p9azfz2xyws25gedrz4p5ae4sa9vdterwtrd" timestamp="1676985173" guid="6ae0433f-c75f-4d10-9333-93cacb5de982"&gt;7429&lt;/key&gt;&lt;/foreign-keys&gt;&lt;ref-type name="Journal Article"&gt;17&lt;/ref-type&gt;&lt;contributors&gt;&lt;authors&gt;&lt;author&gt;Leek, Jeffrey T.&lt;/author&gt;&lt;author&gt;Peng, Roger D.&lt;/author&gt;&lt;/authors&gt;&lt;/contributors&gt;&lt;auth-address&gt;Associate Professor of Biostatistics and Oncology and jtleek@jhu.edu.&amp;#xD;Associate Professor of Biostatistics, Johns Hopkins University, Baltimore, MD.&lt;/auth-address&gt;&lt;titles&gt;&lt;title&gt;Opinion: Reproducible Research can still be Wrong: Adopting a Prevention Approach&lt;/title&gt;&lt;secondary-title&gt;Proc Natl Acad Sci U S A&lt;/secondary-title&gt;&lt;/titles&gt;&lt;periodical&gt;&lt;full-title&gt;Proc Natl Acad Sci U S A&lt;/full-title&gt;&lt;/periodical&gt;&lt;pages&gt;1645-6&lt;/pages&gt;&lt;volume&gt;112&lt;/volume&gt;&lt;number&gt;6&lt;/number&gt;&lt;edition&gt;2015/02/12&lt;/edition&gt;&lt;keywords&gt;&lt;keyword&gt;Peer Review/*methods/standards&lt;/keyword&gt;&lt;keyword&gt;*Reproducibility of Results&lt;/keyword&gt;&lt;keyword&gt;Research/*standards&lt;/keyword&gt;&lt;keyword&gt;*Research Design&lt;/keyword&gt;&lt;/keywords&gt;&lt;dates&gt;&lt;year&gt;2015&lt;/year&gt;&lt;pub-dates&gt;&lt;date&gt;Feb 10&lt;/date&gt;&lt;/pub-dates&gt;&lt;/dates&gt;&lt;isbn&gt;1091-6490 (Electronic)&amp;#xD;0027-8424 (Linking)&lt;/isbn&gt;&lt;accession-num&gt;25670866&lt;/accession-num&gt;&lt;urls&gt;&lt;related-urls&gt;&lt;url&gt;https://www.ncbi.nlm.nih.gov/pubmed/25670866&lt;/url&gt;&lt;/related-urls&gt;&lt;/urls&gt;&lt;custom2&gt;PMC4330755&lt;/custom2&gt;&lt;electronic-resource-num&gt;10.1073/pnas.1421412111&lt;/electronic-resource-num&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58" w:tooltip="Leek, 2015 #7429" w:history="1">
        <w:r w:rsidR="00DE2D12" w:rsidRPr="00C40348">
          <w:rPr>
            <w:rStyle w:val="Hyperlink"/>
            <w:rFonts w:ascii="New Hero UltraLight" w:hAnsi="New Hero UltraLight"/>
          </w:rPr>
          <w:t>Leek and Peng 2015</w:t>
        </w:r>
      </w:hyperlink>
      <w:r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w:t>
      </w:r>
      <w:r w:rsidR="00817707" w:rsidRPr="00C40348">
        <w:rPr>
          <w:rFonts w:ascii="New Hero UltraLight" w:hAnsi="New Hero UltraLight"/>
        </w:rPr>
        <w:t>T</w:t>
      </w:r>
      <w:r w:rsidRPr="00C40348">
        <w:rPr>
          <w:rFonts w:ascii="New Hero UltraLight" w:hAnsi="New Hero UltraLight"/>
        </w:rPr>
        <w:t>he analysis code associated with this project can be accessed through the supplementary materials (</w:t>
      </w:r>
      <w:hyperlink r:id="rId15" w:history="1">
        <w:r w:rsidRPr="00C40348">
          <w:rPr>
            <w:rStyle w:val="Hyperlink"/>
            <w:rFonts w:ascii="New Hero UltraLight" w:hAnsi="New Hero UltraLight"/>
          </w:rPr>
          <w:t>https://seldenlab.github.io/elliptical.bifaces.1</w:t>
        </w:r>
      </w:hyperlink>
      <w:r w:rsidRPr="00C40348">
        <w:rPr>
          <w:rFonts w:ascii="New Hero UltraLight" w:hAnsi="New Hero UltraLight"/>
        </w:rPr>
        <w:t>)</w:t>
      </w:r>
      <w:r w:rsidR="00817707" w:rsidRPr="00C40348">
        <w:rPr>
          <w:rFonts w:ascii="New Hero UltraLight" w:hAnsi="New Hero UltraLight"/>
        </w:rPr>
        <w:t xml:space="preserve"> or </w:t>
      </w:r>
      <w:r w:rsidR="001C7040" w:rsidRPr="00C40348">
        <w:rPr>
          <w:rFonts w:ascii="New Hero UltraLight" w:hAnsi="New Hero UltraLight"/>
        </w:rPr>
        <w:t>the GitHub repository (</w:t>
      </w:r>
      <w:hyperlink r:id="rId16" w:history="1">
        <w:r w:rsidR="001C7040" w:rsidRPr="00C40348">
          <w:rPr>
            <w:rStyle w:val="Hyperlink"/>
            <w:rFonts w:ascii="New Hero UltraLight" w:hAnsi="New Hero UltraLight"/>
          </w:rPr>
          <w:t>https://github.com/seldenlab/elliptical.bifaces.1</w:t>
        </w:r>
      </w:hyperlink>
      <w:r w:rsidR="001C7040" w:rsidRPr="00C40348">
        <w:rPr>
          <w:rFonts w:ascii="New Hero UltraLight" w:hAnsi="New Hero UltraLight"/>
        </w:rPr>
        <w:t xml:space="preserve">), </w:t>
      </w:r>
      <w:r w:rsidR="00817707" w:rsidRPr="00C40348">
        <w:rPr>
          <w:rFonts w:ascii="New Hero UltraLight" w:hAnsi="New Hero UltraLight"/>
        </w:rPr>
        <w:t>which is</w:t>
      </w:r>
      <w:r w:rsidR="001C7040" w:rsidRPr="00C40348">
        <w:rPr>
          <w:rFonts w:ascii="New Hero UltraLight" w:hAnsi="New Hero UltraLight"/>
        </w:rPr>
        <w:t xml:space="preserve"> digitally curated on the Open Science Framework (</w:t>
      </w:r>
      <w:hyperlink r:id="rId17" w:history="1">
        <w:r w:rsidR="001C7040" w:rsidRPr="00C40348">
          <w:rPr>
            <w:rStyle w:val="Hyperlink"/>
            <w:rFonts w:ascii="New Hero UltraLight" w:hAnsi="New Hero UltraLight"/>
          </w:rPr>
          <w:t>DOI</w:t>
        </w:r>
        <w:r w:rsidR="00AC6A2A" w:rsidRPr="00C40348">
          <w:rPr>
            <w:rStyle w:val="Hyperlink"/>
            <w:rFonts w:ascii="New Hero UltraLight" w:hAnsi="New Hero UltraLight"/>
          </w:rPr>
          <w:t>: 10.17605/OSF.IO/2CHFE</w:t>
        </w:r>
      </w:hyperlink>
      <w:r w:rsidR="001C7040" w:rsidRPr="00C40348">
        <w:rPr>
          <w:rFonts w:ascii="New Hero UltraLight" w:hAnsi="New Hero UltraLight"/>
        </w:rPr>
        <w:t xml:space="preserve">). The reproducible nature of this enterprise provides a means for others to critically assess and evaluate the various </w:t>
      </w:r>
      <w:r w:rsidR="001C7040" w:rsidRPr="00C40348">
        <w:rPr>
          <w:rFonts w:ascii="New Hero UltraLight" w:hAnsi="New Hero UltraLight"/>
        </w:rPr>
        <w:lastRenderedPageBreak/>
        <w:t xml:space="preserve">analytical components </w:t>
      </w:r>
      <w:r w:rsidR="001C7040" w:rsidRPr="00C40348">
        <w:rPr>
          <w:rFonts w:ascii="New Hero UltraLight" w:hAnsi="New Hero UltraLight"/>
        </w:rPr>
        <w:fldChar w:fldCharType="begin">
          <w:fldData xml:space="preserve">PEVuZE5vdGU+PENpdGU+PEF1dGhvcj5HcmF5PC9BdXRob3I+PFllYXI+MjAxOTwvWWVhcj48UmVj
TnVtPjc0Mjc8L1JlY051bT48RGlzcGxheVRleHQ+KEdyYXkgYW5kIE1hcndpY2sgMjAxOTsgUGVu
ZyAyMDExOyBHYW5kcnVkIDIwMTQpPC9EaXNwbGF5VGV4dD48cmVjb3JkPjxyZWMtbnVtYmVyPjc0
Mjc8L3JlYy1udW1iZXI+PGZvcmVpZ24ta2V5cz48a2V5IGFwcD0iRU4iIGRiLWlkPSJwOWF6Znoy
eHl3czI1Z2Vkcno0cDVhZTRzYTl2ZHRlcnd0cmQiIHRpbWVzdGFtcD0iMTY3Njk4NTE2NiIgZ3Vp
ZD0iNjQ0YzdhYmItOWM5Ny00YzE4LWJhZDktMzE4ZGYwMWU0Y2QxIj43NDI3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jg8L1JlY051bT48cmVjb3JkPjxyZWMtbnVtYmVyPjc0Mjg8L3JlYy1u
dW1iZXI+PGZvcmVpZ24ta2V5cz48a2V5IGFwcD0iRU4iIGRiLWlkPSJwOWF6ZnoyeHl3czI1Z2Vk
cno0cDVhZTRzYTl2ZHRlcnd0cmQiIHRpbWVzdGFtcD0iMTY3Njk4NTE3MiIgZ3VpZD0iN2M3ZGY5
YTYtNzM0My00N2ZkLTg0ZDgtOGNmNDkzYzU3MDAyIj43NDI4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MDwvUmVjTnVt
PjxyZWNvcmQ+PHJlYy1udW1iZXI+NzQyMDwvcmVjLW51bWJlcj48Zm9yZWlnbi1rZXlzPjxrZXkg
YXBwPSJFTiIgZGItaWQ9InA5YXpmejJ4eXdzMjVnZWRyejRwNWFlNHNhOXZkdGVyd3RyZCIgdGlt
ZXN0YW1wPSIxNjc2OTg1MTY2IiBndWlkPSJkMDk2ZDA1OS0wZjZjLTQyMjMtOGQ5NS1iMTA1NjQ1
MDc4OTYiPjc0MjA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HcmF5PC9BdXRob3I+PFllYXI+MjAxOTwvWWVhcj48UmVj
TnVtPjc0Mjc8L1JlY051bT48RGlzcGxheVRleHQ+KEdyYXkgYW5kIE1hcndpY2sgMjAxOTsgUGVu
ZyAyMDExOyBHYW5kcnVkIDIwMTQpPC9EaXNwbGF5VGV4dD48cmVjb3JkPjxyZWMtbnVtYmVyPjc0
Mjc8L3JlYy1udW1iZXI+PGZvcmVpZ24ta2V5cz48a2V5IGFwcD0iRU4iIGRiLWlkPSJwOWF6Znoy
eHl3czI1Z2Vkcno0cDVhZTRzYTl2ZHRlcnd0cmQiIHRpbWVzdGFtcD0iMTY3Njk4NTE2NiIgZ3Vp
ZD0iNjQ0YzdhYmItOWM5Ny00YzE4LWJhZDktMzE4ZGYwMWU0Y2QxIj43NDI3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jg8L1JlY051bT48cmVjb3JkPjxyZWMtbnVtYmVyPjc0Mjg8L3JlYy1u
dW1iZXI+PGZvcmVpZ24ta2V5cz48a2V5IGFwcD0iRU4iIGRiLWlkPSJwOWF6ZnoyeHl3czI1Z2Vk
cno0cDVhZTRzYTl2ZHRlcnd0cmQiIHRpbWVzdGFtcD0iMTY3Njk4NTE3MiIgZ3VpZD0iN2M3ZGY5
YTYtNzM0My00N2ZkLTg0ZDgtOGNmNDkzYzU3MDAyIj43NDI4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MDwvUmVjTnVt
PjxyZWNvcmQ+PHJlYy1udW1iZXI+NzQyMDwvcmVjLW51bWJlcj48Zm9yZWlnbi1rZXlzPjxrZXkg
YXBwPSJFTiIgZGItaWQ9InA5YXpmejJ4eXdzMjVnZWRyejRwNWFlNHNhOXZkdGVyd3RyZCIgdGlt
ZXN0YW1wPSIxNjc2OTg1MTY2IiBndWlkPSJkMDk2ZDA1OS0wZjZjLTQyMjMtOGQ5NS1iMTA1NjQ1
MDc4OTYiPjc0MjA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001C7040" w:rsidRPr="00C40348">
        <w:rPr>
          <w:rFonts w:ascii="New Hero UltraLight" w:hAnsi="New Hero UltraLight"/>
        </w:rPr>
      </w:r>
      <w:r w:rsidR="001C7040" w:rsidRPr="00C40348">
        <w:rPr>
          <w:rFonts w:ascii="New Hero UltraLight" w:hAnsi="New Hero UltraLight"/>
        </w:rPr>
        <w:fldChar w:fldCharType="separate"/>
      </w:r>
      <w:r w:rsidR="007219BD" w:rsidRPr="00C40348">
        <w:rPr>
          <w:rFonts w:ascii="New Hero UltraLight" w:hAnsi="New Hero UltraLight"/>
          <w:noProof/>
        </w:rPr>
        <w:t>(</w:t>
      </w:r>
      <w:hyperlink w:anchor="_ENREF_41" w:tooltip="Gray, 2019 #7427" w:history="1">
        <w:r w:rsidR="00DE2D12" w:rsidRPr="00C40348">
          <w:rPr>
            <w:rStyle w:val="Hyperlink"/>
            <w:rFonts w:ascii="New Hero UltraLight" w:hAnsi="New Hero UltraLight"/>
          </w:rPr>
          <w:t>Gray and Marwick 2019</w:t>
        </w:r>
      </w:hyperlink>
      <w:r w:rsidR="007219BD" w:rsidRPr="00C40348">
        <w:rPr>
          <w:rFonts w:ascii="New Hero UltraLight" w:hAnsi="New Hero UltraLight"/>
          <w:noProof/>
        </w:rPr>
        <w:t xml:space="preserve">; </w:t>
      </w:r>
      <w:hyperlink w:anchor="_ENREF_68" w:tooltip="Peng, 2011 #7428" w:history="1">
        <w:r w:rsidR="00DE2D12" w:rsidRPr="00C40348">
          <w:rPr>
            <w:rStyle w:val="Hyperlink"/>
            <w:rFonts w:ascii="New Hero UltraLight" w:hAnsi="New Hero UltraLight"/>
          </w:rPr>
          <w:t>Peng 2011</w:t>
        </w:r>
      </w:hyperlink>
      <w:r w:rsidR="007219BD" w:rsidRPr="00C40348">
        <w:rPr>
          <w:rFonts w:ascii="New Hero UltraLight" w:hAnsi="New Hero UltraLight"/>
          <w:noProof/>
        </w:rPr>
        <w:t xml:space="preserve">; </w:t>
      </w:r>
      <w:hyperlink w:anchor="_ENREF_36" w:tooltip="Gandrud, 2014 #7420" w:history="1">
        <w:r w:rsidR="00DE2D12" w:rsidRPr="00C40348">
          <w:rPr>
            <w:rStyle w:val="Hyperlink"/>
            <w:rFonts w:ascii="New Hero UltraLight" w:hAnsi="New Hero UltraLight"/>
          </w:rPr>
          <w:t>Gandrud 2014</w:t>
        </w:r>
      </w:hyperlink>
      <w:r w:rsidR="007219BD" w:rsidRPr="00C40348">
        <w:rPr>
          <w:rFonts w:ascii="New Hero UltraLight" w:hAnsi="New Hero UltraLight"/>
          <w:noProof/>
        </w:rPr>
        <w:t>)</w:t>
      </w:r>
      <w:r w:rsidR="001C7040" w:rsidRPr="00C40348">
        <w:rPr>
          <w:rFonts w:ascii="New Hero UltraLight" w:hAnsi="New Hero UltraLight"/>
        </w:rPr>
        <w:fldChar w:fldCharType="end"/>
      </w:r>
      <w:r w:rsidR="001C7040" w:rsidRPr="00C40348">
        <w:rPr>
          <w:rFonts w:ascii="New Hero UltraLight" w:hAnsi="New Hero UltraLight"/>
        </w:rPr>
        <w:t>, which is a necessary requirement for the production of reliable knowledge.</w:t>
      </w:r>
    </w:p>
    <w:p w14:paraId="152B7FCA" w14:textId="4CE3F06D" w:rsidR="001C7040" w:rsidRPr="002E395A" w:rsidRDefault="001C7040" w:rsidP="00FE16FD">
      <w:pPr>
        <w:jc w:val="both"/>
        <w:rPr>
          <w:rFonts w:ascii="New Hero Light" w:hAnsi="New Hero Light"/>
        </w:rPr>
      </w:pPr>
      <w:r w:rsidRPr="00C40348">
        <w:rPr>
          <w:rFonts w:ascii="New Hero UltraLight" w:hAnsi="New Hero UltraLight"/>
        </w:rPr>
        <w:t xml:space="preserve">Reproducibility projects in psychology and cancer biology are impacting current research practices across all domains. Examples of reproducible research are becoming more abundant in archaeology </w:t>
      </w:r>
      <w:r w:rsidRPr="00C40348">
        <w:rPr>
          <w:rFonts w:ascii="New Hero UltraLight" w:hAnsi="New Hero UltraLight"/>
        </w:rPr>
        <w:fldChar w:fldCharType="begin">
          <w:fldData xml:space="preserve">PEVuZE5vdGU+PENpdGU+PEF1dGhvcj5NYXJ3aWNrPC9BdXRob3I+PFllYXI+MjAxNjwvWWVhcj48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wYWdlcz5lMDAwODA8L3BhZ2VzPjx2b2x1bWU+MTA8L3ZvbHVtZT48c2Vj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</w:fldData>
        </w:fldChar>
      </w:r>
      <w:r w:rsidR="00DE2D12" w:rsidRPr="00C40348">
        <w:rPr>
          <w:rFonts w:ascii="New Hero UltraLight" w:hAnsi="New Hero UltraLight"/>
        </w:rPr>
        <w:instrText xml:space="preserve"> ADDIN EN.CITE </w:instrText>
      </w:r>
      <w:r w:rsidR="00DE2D12" w:rsidRPr="00C40348">
        <w:rPr>
          <w:rFonts w:ascii="New Hero UltraLight" w:hAnsi="New Hero UltraLight"/>
        </w:rPr>
        <w:fldChar w:fldCharType="begin">
          <w:fldData xml:space="preserve">PEVuZE5vdGU+PENpdGU+PEF1dGhvcj5NYXJ3aWNrPC9BdXRob3I+PFllYXI+MjAxNjwvWWVhcj48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wYWdlcz5lMDAwODA8L3BhZ2VzPjx2b2x1bWU+MTA8L3ZvbHVtZT48c2Vj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</w:fldData>
        </w:fldChar>
      </w:r>
      <w:r w:rsidR="00DE2D12" w:rsidRPr="00C40348">
        <w:rPr>
          <w:rFonts w:ascii="New Hero UltraLight" w:hAnsi="New Hero UltraLight"/>
        </w:rPr>
        <w:instrText xml:space="preserve"> ADDIN EN.CITE.DATA </w:instrText>
      </w:r>
      <w:r w:rsidR="00DE2D12" w:rsidRPr="00C40348">
        <w:rPr>
          <w:rFonts w:ascii="New Hero UltraLight" w:hAnsi="New Hero UltraLight"/>
        </w:rPr>
      </w:r>
      <w:r w:rsidR="00DE2D12" w:rsidRPr="00C40348">
        <w:rPr>
          <w:rFonts w:ascii="New Hero UltraLight" w:hAnsi="New Hero UltraLight"/>
        </w:rPr>
        <w:fldChar w:fldCharType="end"/>
      </w:r>
      <w:r w:rsidRPr="00C40348">
        <w:rPr>
          <w:rFonts w:ascii="New Hero UltraLight" w:hAnsi="New Hero UltraLight"/>
        </w:rPr>
      </w:r>
      <w:r w:rsidRPr="00C40348">
        <w:rPr>
          <w:rFonts w:ascii="New Hero UltraLight" w:hAnsi="New Hero UltraLight"/>
        </w:rPr>
        <w:fldChar w:fldCharType="separate"/>
      </w:r>
      <w:r w:rsidR="002E395A" w:rsidRPr="00C40348">
        <w:rPr>
          <w:rFonts w:ascii="New Hero UltraLight" w:hAnsi="New Hero UltraLight"/>
          <w:noProof/>
        </w:rPr>
        <w:t>(</w:t>
      </w:r>
      <w:hyperlink w:anchor="_ENREF_60" w:tooltip="Marwick, 2016 #9378" w:history="1">
        <w:r w:rsidR="00DE2D12" w:rsidRPr="00C40348">
          <w:rPr>
            <w:rStyle w:val="Hyperlink"/>
            <w:rFonts w:ascii="New Hero UltraLight" w:hAnsi="New Hero UltraLight"/>
          </w:rPr>
          <w:t>Marwick 2016</w:t>
        </w:r>
      </w:hyperlink>
      <w:r w:rsidR="002E395A" w:rsidRPr="00C40348">
        <w:rPr>
          <w:rFonts w:ascii="New Hero UltraLight" w:hAnsi="New Hero UltraLight"/>
          <w:noProof/>
        </w:rPr>
        <w:t xml:space="preserve">; </w:t>
      </w:r>
      <w:hyperlink w:history="1">
        <w:r w:rsidR="00DE2D12" w:rsidRPr="00C40348">
          <w:rPr>
            <w:rStyle w:val="Hyperlink"/>
            <w:rFonts w:ascii="New Hero UltraLight" w:hAnsi="New Hero UltraLight"/>
          </w:rPr>
          <w:t>Ivanovaitė et al. 2019</w:t>
        </w:r>
      </w:hyperlink>
      <w:r w:rsidR="002E395A" w:rsidRPr="00C40348">
        <w:rPr>
          <w:rFonts w:ascii="New Hero UltraLight" w:hAnsi="New Hero UltraLight"/>
          <w:noProof/>
        </w:rPr>
        <w:t xml:space="preserve">; </w:t>
      </w:r>
      <w:hyperlink w:anchor="_ENREF_82" w:tooltip="Selden Jr., 2018 #10564" w:history="1">
        <w:r w:rsidR="00DE2D12" w:rsidRPr="00C40348">
          <w:rPr>
            <w:rStyle w:val="Hyperlink"/>
            <w:rFonts w:ascii="New Hero UltraLight" w:hAnsi="New Hero UltraLight"/>
          </w:rPr>
          <w:t>Selden Jr., Dockall, and Shafer 2018</w:t>
        </w:r>
      </w:hyperlink>
      <w:r w:rsidR="002E395A" w:rsidRPr="00C40348">
        <w:rPr>
          <w:rFonts w:ascii="New Hero UltraLight" w:hAnsi="New Hero UltraLight"/>
          <w:noProof/>
        </w:rPr>
        <w:t xml:space="preserve">; </w:t>
      </w:r>
      <w:hyperlink w:anchor="_ENREF_81" w:tooltip="Selden Jr., 2020 #10708" w:history="1">
        <w:r w:rsidR="00DE2D12" w:rsidRPr="00C40348">
          <w:rPr>
            <w:rStyle w:val="Hyperlink"/>
            <w:rFonts w:ascii="New Hero UltraLight" w:hAnsi="New Hero UltraLight"/>
          </w:rPr>
          <w:t>Selden Jr., Dockall, and Dubied 2020</w:t>
        </w:r>
      </w:hyperlink>
      <w:r w:rsidR="002E395A" w:rsidRPr="00C40348">
        <w:rPr>
          <w:rFonts w:ascii="New Hero UltraLight" w:hAnsi="New Hero UltraLight"/>
          <w:noProof/>
        </w:rPr>
        <w:t xml:space="preserve">; </w:t>
      </w:r>
      <w:hyperlink w:anchor="_ENREF_80" w:tooltip="Selden Jr., 2021 #8476" w:history="1">
        <w:r w:rsidR="00DE2D12" w:rsidRPr="00C40348">
          <w:rPr>
            <w:rStyle w:val="Hyperlink"/>
            <w:rFonts w:ascii="New Hero UltraLight" w:hAnsi="New Hero UltraLight"/>
          </w:rPr>
          <w:t>Selden Jr. et al. 2021</w:t>
        </w:r>
      </w:hyperlink>
      <w:r w:rsidR="002E395A" w:rsidRPr="00C40348">
        <w:rPr>
          <w:rFonts w:ascii="New Hero UltraLight" w:hAnsi="New Hero UltraLight"/>
          <w:noProof/>
        </w:rPr>
        <w:t xml:space="preserve">; </w:t>
      </w:r>
      <w:hyperlink w:anchor="_ENREF_78" w:tooltip="Selden Jr., 2023 #11080" w:history="1">
        <w:r w:rsidR="00DE2D12" w:rsidRPr="00C40348">
          <w:rPr>
            <w:rStyle w:val="Hyperlink"/>
            <w:rFonts w:ascii="New Hero UltraLight" w:hAnsi="New Hero UltraLight"/>
          </w:rPr>
          <w:t>Selden Jr. 2023</w:t>
        </w:r>
      </w:hyperlink>
      <w:r w:rsidR="002E395A" w:rsidRPr="00C40348">
        <w:rPr>
          <w:rFonts w:ascii="New Hero UltraLight" w:hAnsi="New Hero UltraLight"/>
          <w:noProof/>
        </w:rPr>
        <w:t xml:space="preserve">; </w:t>
      </w:r>
      <w:hyperlink w:anchor="_ENREF_79" w:tooltip="Selden Jr., 2023 #11172" w:history="1">
        <w:r w:rsidR="00DE2D12" w:rsidRPr="00C40348">
          <w:rPr>
            <w:rStyle w:val="Hyperlink"/>
            <w:rFonts w:ascii="New Hero UltraLight" w:hAnsi="New Hero UltraLight"/>
          </w:rPr>
          <w:t>Selden Jr. and Dockall 2023</w:t>
        </w:r>
      </w:hyperlink>
      <w:r w:rsidR="002E395A"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and the next generation of archaeologists are learning those tools and methods needed to reproduce and/or replicate research result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Marwick&lt;/Author&gt;&lt;Year&gt;2019&lt;/Year&gt;&lt;RecNum&gt;11162&lt;/RecNum&gt;&lt;DisplayText&gt;(Marwick et al. 2019)&lt;/DisplayText&gt;&lt;record&gt;&lt;rec-number&gt;11162&lt;/rec-number&gt;&lt;foreign-keys&gt;&lt;key app="EN" db-id="p9azfz2xyws25gedrz4p5ae4sa9vdterwtrd" timestamp="1677234908" guid="c110314f-0356-4e25-84e0-1ef521a9c4c7"&gt;11162&lt;/key&gt;&lt;/foreign-keys&gt;&lt;ref-type name="Journal Article"&gt;17&lt;/ref-type&gt;&lt;contributors&gt;&lt;authors&gt;&lt;author&gt;Marwick, Ben&lt;/author&gt;&lt;author&gt;Wang, Li-Ying&lt;/author&gt;&lt;author&gt;Robinson, Ryan&lt;/author&gt;&lt;author&gt;Loiselle, Hope&lt;/author&gt;&lt;/authors&gt;&lt;/contributors&gt;&lt;titles&gt;&lt;title&gt;How to Use Replication Assignments for Teaching Integrity in Empirical Archaeology&lt;/title&gt;&lt;secondary-title&gt;Advances in Archaeological Practice&lt;/secondary-title&gt;&lt;/titles&gt;&lt;periodical&gt;&lt;full-title&gt;Advances in Archaeological Practice&lt;/full-title&gt;&lt;/periodical&gt;&lt;pages&gt;78-86&lt;/pages&gt;&lt;volume&gt;8&lt;/volume&gt;&lt;number&gt;1&lt;/number&gt;&lt;section&gt;78&lt;/section&gt;&lt;dates&gt;&lt;year&gt;2019&lt;/year&gt;&lt;/dates&gt;&lt;isbn&gt;2326-3768&lt;/isbn&gt;&lt;urls&gt;&lt;related-urls&gt;&lt;url&gt;https://www.cambridge.org/core/journals/advances-in-archaeological-practice/article/abs/how-to-use-replication-assignments-for-teaching-integrity-in-empirical-archaeology/6E6599B332D1BE46ADA8EEC0C7A3DF0B&lt;/url&gt;&lt;/related-urls&gt;&lt;/urls&gt;&lt;electronic-resource-num&gt;10.1017/aap.2019.38&lt;/electronic-resource-num&gt;&lt;/record&gt;&lt;/Cite&gt;&lt;/EndNote&gt;</w:instrText>
      </w:r>
      <w:r w:rsidRPr="00C40348">
        <w:rPr>
          <w:rFonts w:ascii="New Hero UltraLight" w:hAnsi="New Hero UltraLight"/>
        </w:rPr>
        <w:fldChar w:fldCharType="separate"/>
      </w:r>
      <w:r w:rsidR="007219BD" w:rsidRPr="00C40348">
        <w:rPr>
          <w:rFonts w:ascii="New Hero UltraLight" w:hAnsi="New Hero UltraLight"/>
          <w:noProof/>
        </w:rPr>
        <w:t>(</w:t>
      </w:r>
      <w:hyperlink w:anchor="_ENREF_61" w:tooltip="Marwick, 2019 #11162" w:history="1">
        <w:r w:rsidR="00DE2D12" w:rsidRPr="00C40348">
          <w:rPr>
            <w:rStyle w:val="Hyperlink"/>
            <w:rFonts w:ascii="New Hero UltraLight" w:hAnsi="New Hero UltraLight"/>
          </w:rPr>
          <w:t>Marwick et al. 2019</w:t>
        </w:r>
      </w:hyperlink>
      <w:r w:rsidR="007219BD" w:rsidRPr="00C40348">
        <w:rPr>
          <w:rFonts w:ascii="New Hero UltraLight" w:hAnsi="New Hero UltraLight"/>
          <w:noProof/>
        </w:rPr>
        <w:t>)</w:t>
      </w:r>
      <w:r w:rsidRPr="00C40348">
        <w:rPr>
          <w:rFonts w:ascii="New Hero UltraLight" w:hAnsi="New Hero UltraLight"/>
        </w:rPr>
        <w:fldChar w:fldCharType="end"/>
      </w:r>
      <w:r w:rsidRPr="00C40348">
        <w:rPr>
          <w:rFonts w:ascii="New Hero UltraLight" w:hAnsi="New Hero UltraLight"/>
        </w:rPr>
        <w:t xml:space="preserve">. Reproducible and replicable research work flows are often employed at the highest levels of humanities-based inquiries to mitigate concern or doubt regarding proper execution, and is of particular import should the results have—explicitly or implicitly—a major impact on scientific progress </w:t>
      </w:r>
      <w:r w:rsidRPr="00C40348">
        <w:rPr>
          <w:rFonts w:ascii="New Hero UltraLight" w:hAnsi="New Hero UltraLight"/>
        </w:rPr>
        <w:fldChar w:fldCharType="begin"/>
      </w:r>
      <w:r w:rsidR="00DE2D12" w:rsidRPr="00C40348">
        <w:rPr>
          <w:rFonts w:ascii="New Hero UltraLight" w:hAnsi="New Hero UltraLight"/>
        </w:rPr>
        <w:instrText xml:space="preserve"> ADDIN EN.CITE &lt;EndNote&gt;&lt;Cite&gt;&lt;Author&gt;Peels&lt;/Author&gt;&lt;Year&gt;2018&lt;/Year&gt;&lt;RecNum&gt;11163&lt;/RecNum&gt;&lt;DisplayText&gt;(Peels and Bouter 2018)&lt;/DisplayText&gt;&lt;record&gt;&lt;rec-number&gt;11163&lt;/rec-number&gt;&lt;foreign-keys&gt;&lt;key app="EN" db-id="p9azfz2xyws25gedrz4p5ae4sa9vdterwtrd" timestamp="1677234908" guid="c25ec8b4-e683-49b3-a266-a432d7a4b0d6"&gt;11163&lt;/key&gt;&lt;/foreign-keys&gt;&lt;ref-type name="Journal Article"&gt;17&lt;/ref-type&gt;&lt;contributors&gt;&lt;authors&gt;&lt;author&gt;Peels, R.&lt;/author&gt;&lt;author&gt;Bouter, L.&lt;/author&gt;&lt;/authors&gt;&lt;/contributors&gt;&lt;titles&gt;&lt;title&gt;Humanities need a replication drive too&lt;/title&gt;&lt;secondary-title&gt;Nature&lt;/secondary-title&gt;&lt;/titles&gt;&lt;periodical&gt;&lt;full-title&gt;Nature&lt;/full-title&gt;&lt;/periodical&gt;&lt;pages&gt;372&lt;/pages&gt;&lt;volume&gt;558&lt;/volume&gt;&lt;number&gt;7710&lt;/number&gt;&lt;edition&gt;2018/06/21&lt;/edition&gt;&lt;keywords&gt;&lt;keyword&gt;Anthropology/standards&lt;/keyword&gt;&lt;keyword&gt;Archaeology/standards&lt;/keyword&gt;&lt;keyword&gt;*Humanities&lt;/keyword&gt;&lt;keyword&gt;Linguistics/standards&lt;/keyword&gt;&lt;keyword&gt;Paintings&lt;/keyword&gt;&lt;keyword&gt;Reproducibility of Results&lt;/keyword&gt;&lt;keyword&gt;*Culture&lt;/keyword&gt;&lt;keyword&gt;*Research management&lt;/keyword&gt;&lt;/keywords&gt;&lt;dates&gt;&lt;year&gt;2018&lt;/year&gt;&lt;pub-dates&gt;&lt;date&gt;Jun&lt;/date&gt;&lt;/pub-dates&gt;&lt;/dates&gt;&lt;isbn&gt;1476-4687 (Electronic)&amp;#xD;0028-0836 (Linking)&lt;/isbn&gt;&lt;accession-num&gt;29921855&lt;/accession-num&gt;&lt;urls&gt;&lt;related-urls&gt;&lt;url&gt;https://www.ncbi.nlm.nih.gov/pubmed/29921855&lt;/url&gt;&lt;/related-urls&gt;&lt;/urls&gt;&lt;electronic-resource-num&gt;10.1038/d41586-018-05454-w&lt;/electronic-resource-num&gt;&lt;remote-database-name&gt;Medline&lt;/remote-database-name&gt;&lt;remote-database-provider&gt;NLM&lt;/remote-database-provider&gt;&lt;/record&gt;&lt;/Cite&gt;&lt;/EndNote&gt;</w:instrText>
      </w:r>
      <w:r w:rsidRPr="00C40348">
        <w:rPr>
          <w:rFonts w:ascii="New Hero UltraLight" w:hAnsi="New Hero UltraLight"/>
        </w:rPr>
        <w:fldChar w:fldCharType="separate"/>
      </w:r>
      <w:r w:rsidRPr="00C40348">
        <w:rPr>
          <w:rFonts w:ascii="New Hero UltraLight" w:hAnsi="New Hero UltraLight"/>
          <w:noProof/>
        </w:rPr>
        <w:t>(</w:t>
      </w:r>
      <w:hyperlink w:anchor="_ENREF_67" w:tooltip="Peels, 2018 #11163" w:history="1">
        <w:r w:rsidR="00DE2D12" w:rsidRPr="00C40348">
          <w:rPr>
            <w:rStyle w:val="Hyperlink"/>
            <w:rFonts w:ascii="New Hero UltraLight" w:hAnsi="New Hero UltraLight"/>
          </w:rPr>
          <w:t>Peels and Bouter 2018</w:t>
        </w:r>
      </w:hyperlink>
      <w:r w:rsidRPr="00C40348">
        <w:rPr>
          <w:rFonts w:ascii="New Hero UltraLight" w:hAnsi="New Hero UltraLight"/>
          <w:noProof/>
        </w:rPr>
        <w:t>)</w:t>
      </w:r>
      <w:r w:rsidRPr="00C40348">
        <w:rPr>
          <w:rFonts w:ascii="New Hero UltraLight" w:hAnsi="New Hero UltraLight"/>
        </w:rPr>
        <w:fldChar w:fldCharType="end"/>
      </w:r>
      <w:r w:rsidRPr="002E395A">
        <w:rPr>
          <w:rFonts w:ascii="New Hero Light" w:hAnsi="New Hero Light"/>
        </w:rPr>
        <w:t>.</w:t>
      </w:r>
    </w:p>
    <w:p w14:paraId="6899C148" w14:textId="77777777" w:rsidR="00DB547C" w:rsidRPr="002E395A" w:rsidRDefault="00DB547C" w:rsidP="00FE16FD">
      <w:pPr>
        <w:jc w:val="both"/>
        <w:rPr>
          <w:rFonts w:ascii="New Hero Light" w:hAnsi="New Hero Light"/>
        </w:rPr>
      </w:pPr>
    </w:p>
    <w:p w14:paraId="2148F3A9" w14:textId="31BADC14" w:rsidR="00D91E36" w:rsidRPr="002E395A" w:rsidRDefault="00D91E36" w:rsidP="00FE16FD">
      <w:pPr>
        <w:jc w:val="both"/>
        <w:rPr>
          <w:rFonts w:ascii="New Hero Light" w:hAnsi="New Hero Light"/>
        </w:rPr>
      </w:pPr>
      <w:r w:rsidRPr="002E395A">
        <w:rPr>
          <w:rFonts w:ascii="New Hero Light" w:hAnsi="New Hero Light"/>
        </w:rPr>
        <w:t>AUTHOR CONTRIBUTIONS</w:t>
      </w:r>
    </w:p>
    <w:p w14:paraId="0B837E42" w14:textId="270BD3DD" w:rsidR="00D91E36" w:rsidRPr="002E395A" w:rsidRDefault="00D91E36" w:rsidP="00FE16FD">
      <w:pPr>
        <w:jc w:val="both"/>
        <w:rPr>
          <w:rFonts w:ascii="New Hero Light" w:hAnsi="New Hero Light"/>
        </w:rPr>
      </w:pPr>
      <w:r w:rsidRPr="002E395A">
        <w:rPr>
          <w:rFonts w:ascii="New Hero Light" w:hAnsi="New Hero Light"/>
        </w:rPr>
        <w:t>Not applicable—single authored paper.</w:t>
      </w:r>
    </w:p>
    <w:p w14:paraId="3F774FAC" w14:textId="77777777" w:rsidR="00D91E36" w:rsidRPr="002E395A" w:rsidRDefault="00D91E36" w:rsidP="00FE16FD">
      <w:pPr>
        <w:jc w:val="both"/>
        <w:rPr>
          <w:rFonts w:ascii="New Hero Light" w:hAnsi="New Hero Light"/>
        </w:rPr>
      </w:pPr>
    </w:p>
    <w:p w14:paraId="2D0FBB1D" w14:textId="77777777" w:rsidR="00F1136D" w:rsidRPr="002E395A" w:rsidRDefault="00F1136D">
      <w:pPr>
        <w:rPr>
          <w:rFonts w:ascii="New Hero Light" w:hAnsi="New Hero Light"/>
        </w:rPr>
      </w:pPr>
      <w:r w:rsidRPr="002E395A">
        <w:rPr>
          <w:rFonts w:ascii="New Hero Light" w:hAnsi="New Hero Light"/>
        </w:rPr>
        <w:br w:type="page"/>
      </w:r>
    </w:p>
    <w:p w14:paraId="3847ABE0" w14:textId="32E24221" w:rsidR="003A2684" w:rsidRPr="006C01CD" w:rsidRDefault="002D6D4B" w:rsidP="007E6E55">
      <w:pPr>
        <w:rPr>
          <w:rFonts w:ascii="New Hero Light" w:hAnsi="New Hero Light"/>
        </w:rPr>
      </w:pPr>
      <w:r w:rsidRPr="006C01CD">
        <w:rPr>
          <w:rFonts w:ascii="New Hero Light" w:hAnsi="New Hero Light"/>
        </w:rPr>
        <w:lastRenderedPageBreak/>
        <w:t>REFERENCES CITED</w:t>
      </w:r>
    </w:p>
    <w:p w14:paraId="12D1CD79" w14:textId="77777777" w:rsidR="00DE2D12" w:rsidRPr="00DE2D12" w:rsidRDefault="003A2684" w:rsidP="00DE2D12">
      <w:pPr>
        <w:pStyle w:val="EndNoteBibliography"/>
        <w:spacing w:after="0"/>
        <w:ind w:left="720" w:hanging="720"/>
      </w:pPr>
      <w:r w:rsidRPr="00DB547C">
        <w:fldChar w:fldCharType="begin"/>
      </w:r>
      <w:r w:rsidRPr="00DB547C">
        <w:instrText xml:space="preserve"> ADDIN EN.REFLIST </w:instrText>
      </w:r>
      <w:r w:rsidRPr="00DB547C">
        <w:fldChar w:fldCharType="separate"/>
      </w:r>
      <w:bookmarkStart w:id="1" w:name="_ENREF_1"/>
      <w:r w:rsidR="00DE2D12" w:rsidRPr="00DE2D12">
        <w:t xml:space="preserve">Adams, Dean C., and Michael L. Collyer. 2015. "Permutation Tests for Phylogenetic Comparative Analyses of High-Dimensional Shape Data: What you Shuffle Matters."  </w:t>
      </w:r>
      <w:r w:rsidR="00DE2D12" w:rsidRPr="00DE2D12">
        <w:rPr>
          <w:i/>
        </w:rPr>
        <w:t>Evolution</w:t>
      </w:r>
      <w:r w:rsidR="00DE2D12" w:rsidRPr="00DE2D12">
        <w:t xml:space="preserve"> 69 (3):823-9. doi: 10.1111/evo.12596.</w:t>
      </w:r>
      <w:bookmarkEnd w:id="1"/>
    </w:p>
    <w:p w14:paraId="6F34D062" w14:textId="77777777" w:rsidR="00DE2D12" w:rsidRPr="00DE2D12" w:rsidRDefault="00DE2D12" w:rsidP="00DE2D12">
      <w:pPr>
        <w:pStyle w:val="EndNoteBibliography"/>
        <w:spacing w:after="0"/>
        <w:ind w:left="720" w:hanging="720"/>
      </w:pPr>
      <w:bookmarkStart w:id="2" w:name="_ENREF_2"/>
      <w:r w:rsidRPr="00DE2D12">
        <w:t xml:space="preserve">Adams, Dean C., and Erik Otárola-Castillo. 2013. "geomorph: An R  Package for the Collection and Analysis of Geometric Morphometric Shape Data."  </w:t>
      </w:r>
      <w:r w:rsidRPr="00DE2D12">
        <w:rPr>
          <w:i/>
        </w:rPr>
        <w:t>Methods in Ecology and Evolution</w:t>
      </w:r>
      <w:r w:rsidRPr="00DE2D12">
        <w:t xml:space="preserve"> 4 (4):393-399. doi: 10.1111/2041-210x.12035.</w:t>
      </w:r>
      <w:bookmarkEnd w:id="2"/>
    </w:p>
    <w:p w14:paraId="50942739" w14:textId="77777777" w:rsidR="00DE2D12" w:rsidRPr="00DE2D12" w:rsidRDefault="00DE2D12" w:rsidP="00DE2D12">
      <w:pPr>
        <w:pStyle w:val="EndNoteBibliography"/>
        <w:spacing w:after="0"/>
        <w:ind w:left="720" w:hanging="720"/>
      </w:pPr>
      <w:bookmarkStart w:id="3" w:name="_ENREF_3"/>
      <w:r w:rsidRPr="00DE2D12">
        <w:t xml:space="preserve">Adams, Dean C., F. James Rohlf, and Dennis E. Slice. 2013. "A Field Comes of Age: Geometric Morphometrics in the 21st Century."  </w:t>
      </w:r>
      <w:r w:rsidRPr="00DE2D12">
        <w:rPr>
          <w:i/>
        </w:rPr>
        <w:t>Hystrix</w:t>
      </w:r>
      <w:r w:rsidRPr="00DE2D12">
        <w:t xml:space="preserve"> 24 (1):7-14. doi: doi:10.4404/hystrix-24.1-6283.</w:t>
      </w:r>
      <w:bookmarkEnd w:id="3"/>
    </w:p>
    <w:p w14:paraId="531D9B82" w14:textId="7D3CFF5A" w:rsidR="00DE2D12" w:rsidRPr="00DE2D12" w:rsidRDefault="00DE2D12" w:rsidP="00DE2D12">
      <w:pPr>
        <w:pStyle w:val="EndNoteBibliography"/>
        <w:spacing w:after="0"/>
        <w:ind w:left="720" w:hanging="720"/>
      </w:pPr>
      <w:bookmarkStart w:id="4" w:name="_ENREF_4"/>
      <w:r w:rsidRPr="00DE2D12">
        <w:t xml:space="preserve">Andrefsky Jr., William 1994. "Raw-Material Availability and the Organization of Technology."  </w:t>
      </w:r>
      <w:r w:rsidRPr="00DE2D12">
        <w:rPr>
          <w:i/>
        </w:rPr>
        <w:t>American Antiquity</w:t>
      </w:r>
      <w:r w:rsidRPr="00DE2D12">
        <w:t xml:space="preserve"> 59 (1):21-34. doi: </w:t>
      </w:r>
      <w:hyperlink r:id="rId18" w:history="1">
        <w:r w:rsidRPr="00DE2D12">
          <w:rPr>
            <w:rStyle w:val="Hyperlink"/>
          </w:rPr>
          <w:t>https://doi.org/10.2307/3085499</w:t>
        </w:r>
      </w:hyperlink>
      <w:r w:rsidRPr="00DE2D12">
        <w:t>.</w:t>
      </w:r>
      <w:bookmarkEnd w:id="4"/>
    </w:p>
    <w:p w14:paraId="05C38A39" w14:textId="77777777" w:rsidR="00DE2D12" w:rsidRPr="00DE2D12" w:rsidRDefault="00DE2D12" w:rsidP="00DE2D12">
      <w:pPr>
        <w:pStyle w:val="EndNoteBibliography"/>
        <w:spacing w:after="0"/>
        <w:ind w:left="720" w:hanging="720"/>
      </w:pPr>
      <w:bookmarkStart w:id="5" w:name="_ENREF_5"/>
      <w:r w:rsidRPr="00DE2D12">
        <w:t xml:space="preserve">Ashton, Nick, and John McNabb. 1994. "Bifaces in perspective."  </w:t>
      </w:r>
      <w:r w:rsidRPr="00DE2D12">
        <w:rPr>
          <w:i/>
        </w:rPr>
        <w:t>Stories in Stone Lithic Studies Society Occasional Papers</w:t>
      </w:r>
      <w:r w:rsidRPr="00DE2D12">
        <w:t xml:space="preserve"> 4:182-191.</w:t>
      </w:r>
      <w:bookmarkEnd w:id="5"/>
    </w:p>
    <w:p w14:paraId="1BE1BA5A" w14:textId="77777777" w:rsidR="00DE2D12" w:rsidRPr="00DE2D12" w:rsidRDefault="00DE2D12" w:rsidP="00DE2D12">
      <w:pPr>
        <w:pStyle w:val="EndNoteBibliography"/>
        <w:spacing w:after="0"/>
        <w:ind w:left="720" w:hanging="720"/>
      </w:pPr>
      <w:bookmarkStart w:id="6" w:name="_ENREF_6"/>
      <w:r w:rsidRPr="00DE2D12">
        <w:t xml:space="preserve">Baken, Erica K., Michael L. Collyer, Antigoni Kaliontzopoulou, and Dean C. Adams. 2021. "geomorph v4.0 and gmShiny: Enhanced analytics and a new graphical interface for a comprehensive morphometric experience."  </w:t>
      </w:r>
      <w:r w:rsidRPr="00DE2D12">
        <w:rPr>
          <w:i/>
        </w:rPr>
        <w:t>Methods in Ecology and Evolution</w:t>
      </w:r>
      <w:r w:rsidRPr="00DE2D12">
        <w:t xml:space="preserve"> 12 (12):2355-2363. doi: 10.1111/2041-210x.13723.</w:t>
      </w:r>
      <w:bookmarkEnd w:id="6"/>
    </w:p>
    <w:p w14:paraId="1BE7900C" w14:textId="77777777" w:rsidR="00DE2D12" w:rsidRPr="00DE2D12" w:rsidRDefault="00DE2D12" w:rsidP="00DE2D12">
      <w:pPr>
        <w:pStyle w:val="EndNoteBibliography"/>
        <w:spacing w:after="0"/>
        <w:ind w:left="720" w:hanging="720"/>
      </w:pPr>
      <w:bookmarkStart w:id="7" w:name="_ENREF_7"/>
      <w:r w:rsidRPr="00DE2D12">
        <w:t xml:space="preserve">Beck, Margaret, Sarah Trabert, David V. Hill, and Matthew E. Hill. 2016. "Tewa Red and the Puebloan diaspora: The making of Ledbetter Red."  </w:t>
      </w:r>
      <w:r w:rsidRPr="00DE2D12">
        <w:rPr>
          <w:i/>
        </w:rPr>
        <w:t>Journal of Archaeological Science: Reports</w:t>
      </w:r>
      <w:r w:rsidRPr="00DE2D12">
        <w:t xml:space="preserve"> 6:148-159. doi: 10.1016/j.jasrep.2016.01.036.</w:t>
      </w:r>
      <w:bookmarkEnd w:id="7"/>
    </w:p>
    <w:p w14:paraId="1277C1FD" w14:textId="77777777" w:rsidR="00DE2D12" w:rsidRPr="00DE2D12" w:rsidRDefault="00DE2D12" w:rsidP="00DE2D12">
      <w:pPr>
        <w:pStyle w:val="EndNoteBibliography"/>
        <w:spacing w:after="0"/>
        <w:ind w:left="720" w:hanging="720"/>
      </w:pPr>
      <w:bookmarkStart w:id="8" w:name="_ENREF_8"/>
      <w:r w:rsidRPr="00DE2D12">
        <w:t xml:space="preserve">Bookstein, Fred L. 1986. "Size and Shape Spaces for Landmark Data in Two Dimensions."  </w:t>
      </w:r>
      <w:r w:rsidRPr="00DE2D12">
        <w:rPr>
          <w:i/>
        </w:rPr>
        <w:t>Statistical Science</w:t>
      </w:r>
      <w:r w:rsidRPr="00DE2D12">
        <w:t xml:space="preserve"> 1 (2):181-242. doi: 10.1214/ss/1177013696.</w:t>
      </w:r>
      <w:bookmarkEnd w:id="8"/>
    </w:p>
    <w:p w14:paraId="686178DC" w14:textId="77777777" w:rsidR="00DE2D12" w:rsidRPr="00DE2D12" w:rsidRDefault="00DE2D12" w:rsidP="00DE2D12">
      <w:pPr>
        <w:pStyle w:val="EndNoteBibliography"/>
        <w:spacing w:after="0"/>
        <w:ind w:left="720" w:hanging="720"/>
      </w:pPr>
      <w:bookmarkStart w:id="9" w:name="_ENREF_9"/>
      <w:r w:rsidRPr="00DE2D12">
        <w:t xml:space="preserve">Bookstein, Fred L. 1991. </w:t>
      </w:r>
      <w:r w:rsidRPr="00DE2D12">
        <w:rPr>
          <w:i/>
        </w:rPr>
        <w:t>Morphometric Tools for Landmark Data: Geometry and Biology</w:t>
      </w:r>
      <w:r w:rsidRPr="00DE2D12">
        <w:t>. Cambridge: Cambridge University Press.</w:t>
      </w:r>
      <w:bookmarkEnd w:id="9"/>
    </w:p>
    <w:p w14:paraId="650387D6" w14:textId="14335A3F" w:rsidR="00DE2D12" w:rsidRPr="00DE2D12" w:rsidRDefault="00DE2D12" w:rsidP="00DE2D12">
      <w:pPr>
        <w:pStyle w:val="EndNoteBibliography"/>
        <w:spacing w:after="0"/>
        <w:ind w:left="720" w:hanging="720"/>
      </w:pPr>
      <w:bookmarkStart w:id="10" w:name="_ENREF_10"/>
      <w:r w:rsidRPr="00DE2D12">
        <w:t xml:space="preserve">Bookstein, Fred L., Katrin Schäfer, Hermann Prossinger, Horst Seidler, Martin Fieder, Chris Stringer, Gerhard W. Weber, Juan Luis Arsuaga, Dennis E. Slice, F. James Rohlf, Wolfgang Recheis, Ato J. Mariam, and Leslie F. Marcus. 1999. "Comparing frontal cranial profiles in archaic and modern </w:t>
      </w:r>
      <w:r w:rsidRPr="00DE2D12">
        <w:rPr>
          <w:i/>
        </w:rPr>
        <w:t>Homo</w:t>
      </w:r>
      <w:r w:rsidRPr="00DE2D12">
        <w:t xml:space="preserve"> by morphometric analysis."  </w:t>
      </w:r>
      <w:r w:rsidRPr="00DE2D12">
        <w:rPr>
          <w:i/>
        </w:rPr>
        <w:t>The Anatomical Record</w:t>
      </w:r>
      <w:r w:rsidRPr="00DE2D12">
        <w:t xml:space="preserve"> 257 (6):217-224. doi: </w:t>
      </w:r>
      <w:hyperlink r:id="rId19" w:history="1">
        <w:r w:rsidRPr="00DE2D12">
          <w:rPr>
            <w:rStyle w:val="Hyperlink"/>
          </w:rPr>
          <w:t>https://doi.org/10.1002/(SICI)1097-0185(19991215)257:6%3C217::AID-AR7%3E3.0.CO;2-W</w:t>
        </w:r>
      </w:hyperlink>
      <w:r w:rsidRPr="00DE2D12">
        <w:t>.</w:t>
      </w:r>
      <w:bookmarkEnd w:id="10"/>
    </w:p>
    <w:p w14:paraId="3B969636" w14:textId="77777777" w:rsidR="00DE2D12" w:rsidRPr="00DE2D12" w:rsidRDefault="00DE2D12" w:rsidP="00DE2D12">
      <w:pPr>
        <w:pStyle w:val="EndNoteBibliography"/>
        <w:spacing w:after="0"/>
        <w:ind w:left="720" w:hanging="720"/>
      </w:pPr>
      <w:bookmarkStart w:id="11" w:name="_ENREF_11"/>
      <w:r w:rsidRPr="00DE2D12">
        <w:t xml:space="preserve">Bradbury, Andrew P., and Jay D. Franklin. 2016. "Raw Material Variability, Package Size, and Mass Analysis."  </w:t>
      </w:r>
      <w:r w:rsidRPr="00DE2D12">
        <w:rPr>
          <w:i/>
        </w:rPr>
        <w:t>Lithic Technology</w:t>
      </w:r>
      <w:r w:rsidRPr="00DE2D12">
        <w:t xml:space="preserve"> 25 (1):42-58. doi: 10.1080/01977261.2000.11720960.</w:t>
      </w:r>
      <w:bookmarkEnd w:id="11"/>
    </w:p>
    <w:p w14:paraId="3AC8AE69" w14:textId="77777777" w:rsidR="00DE2D12" w:rsidRPr="00DE2D12" w:rsidRDefault="00DE2D12" w:rsidP="00DE2D12">
      <w:pPr>
        <w:pStyle w:val="EndNoteBibliography"/>
        <w:spacing w:after="0"/>
        <w:ind w:left="720" w:hanging="720"/>
      </w:pPr>
      <w:bookmarkStart w:id="12" w:name="_ENREF_12"/>
      <w:r w:rsidRPr="00DE2D12">
        <w:t xml:space="preserve">Brantingham, P. Jeffrey, John W. Olsen, Jason A. Rech, and Andrei I. Krivoshapkin. 2000. "Raw Material Quality and Prepared Core Technologies in Northeast Asia."  </w:t>
      </w:r>
      <w:r w:rsidRPr="00DE2D12">
        <w:rPr>
          <w:i/>
        </w:rPr>
        <w:t>Journal of Archaeological Science</w:t>
      </w:r>
      <w:r w:rsidRPr="00DE2D12">
        <w:t xml:space="preserve"> 27 (3):255-271. doi: 10.1006/jasc.1999.0456.</w:t>
      </w:r>
      <w:bookmarkEnd w:id="12"/>
    </w:p>
    <w:p w14:paraId="165ED90B" w14:textId="77777777" w:rsidR="00DE2D12" w:rsidRPr="00DE2D12" w:rsidRDefault="00DE2D12" w:rsidP="00DE2D12">
      <w:pPr>
        <w:pStyle w:val="EndNoteBibliography"/>
        <w:spacing w:after="0"/>
        <w:ind w:left="720" w:hanging="720"/>
      </w:pPr>
      <w:bookmarkStart w:id="13" w:name="_ENREF_13"/>
      <w:r w:rsidRPr="00DE2D12">
        <w:t xml:space="preserve">Chapman, Ralph E. 1990. "Conventional Procrustes Approaches." In </w:t>
      </w:r>
      <w:r w:rsidRPr="00DE2D12">
        <w:rPr>
          <w:i/>
        </w:rPr>
        <w:t>Proceedings of the Michigan Morphometrics Workshop</w:t>
      </w:r>
      <w:r w:rsidRPr="00DE2D12">
        <w:t xml:space="preserve">, edited by F. James Rohlf and Fred L. </w:t>
      </w:r>
      <w:r w:rsidRPr="00DE2D12">
        <w:lastRenderedPageBreak/>
        <w:t>Bookstein, 251-269. Ann Arbor: Special Publication Number 2, The University of Michigan Museum of Zoology.</w:t>
      </w:r>
      <w:bookmarkEnd w:id="13"/>
    </w:p>
    <w:p w14:paraId="101E73C7" w14:textId="77777777" w:rsidR="00DE2D12" w:rsidRPr="00DE2D12" w:rsidRDefault="00DE2D12" w:rsidP="00DE2D12">
      <w:pPr>
        <w:pStyle w:val="EndNoteBibliography"/>
        <w:spacing w:after="0"/>
        <w:ind w:left="720" w:hanging="720"/>
      </w:pPr>
      <w:bookmarkStart w:id="14" w:name="_ENREF_14"/>
      <w:r w:rsidRPr="00DE2D12">
        <w:t>Cole, Nancy M. 1975. "Early Historic Caddoan Mortuary Practices in the Upper Neches Drainage, East Texas." Master's Thesis, Department of Anthropology, The University of Texas.</w:t>
      </w:r>
      <w:bookmarkEnd w:id="14"/>
    </w:p>
    <w:p w14:paraId="7C041BEA" w14:textId="1D446ED6" w:rsidR="00DE2D12" w:rsidRPr="00DE2D12" w:rsidRDefault="00DE2D12" w:rsidP="00DE2D12">
      <w:pPr>
        <w:pStyle w:val="EndNoteBibliography"/>
        <w:spacing w:after="0"/>
        <w:ind w:left="720" w:hanging="720"/>
      </w:pPr>
      <w:bookmarkStart w:id="15" w:name="_ENREF_15"/>
      <w:r w:rsidRPr="00DE2D12">
        <w:t xml:space="preserve">Collyer, Michael L., and Dean C. Adams. 2018. "RRPP: An R Package for Fitting Linear Models to High-Dimensional Data using Residual Randomization."  </w:t>
      </w:r>
      <w:r w:rsidRPr="00DE2D12">
        <w:rPr>
          <w:i/>
        </w:rPr>
        <w:t>Methods in Ecology and Evolution</w:t>
      </w:r>
      <w:r w:rsidRPr="00DE2D12">
        <w:t xml:space="preserve"> 9 (7):1772-1779. doi: </w:t>
      </w:r>
      <w:hyperlink r:id="rId20" w:history="1">
        <w:r w:rsidRPr="00DE2D12">
          <w:rPr>
            <w:rStyle w:val="Hyperlink"/>
          </w:rPr>
          <w:t>https://doi.org/10.1111/2041-210X.13029</w:t>
        </w:r>
      </w:hyperlink>
      <w:r w:rsidRPr="00DE2D12">
        <w:t>.</w:t>
      </w:r>
      <w:bookmarkEnd w:id="15"/>
    </w:p>
    <w:p w14:paraId="379DCC8A" w14:textId="77777777" w:rsidR="00DE2D12" w:rsidRPr="00DE2D12" w:rsidRDefault="00DE2D12" w:rsidP="00DE2D12">
      <w:pPr>
        <w:pStyle w:val="EndNoteBibliography"/>
        <w:spacing w:after="0"/>
        <w:ind w:left="720" w:hanging="720"/>
      </w:pPr>
      <w:bookmarkStart w:id="16" w:name="_ENREF_16"/>
      <w:r w:rsidRPr="00DE2D12">
        <w:t xml:space="preserve">Collyer, Michael L., David J. Sekora, and Dean C. Adams. 2015. "A Method for Analysis of Phenotypic Change for Phenotypes Described by High-Dimensional Data."  </w:t>
      </w:r>
      <w:r w:rsidRPr="00DE2D12">
        <w:rPr>
          <w:i/>
        </w:rPr>
        <w:t>Heredity</w:t>
      </w:r>
      <w:r w:rsidRPr="00DE2D12">
        <w:t xml:space="preserve"> 115 (4):357-65. doi: 10.1038/hdy.2014.75.</w:t>
      </w:r>
      <w:bookmarkEnd w:id="16"/>
    </w:p>
    <w:p w14:paraId="4986B7A8" w14:textId="77777777" w:rsidR="00DE2D12" w:rsidRPr="00DE2D12" w:rsidRDefault="00DE2D12" w:rsidP="00DE2D12">
      <w:pPr>
        <w:pStyle w:val="EndNoteBibliography"/>
        <w:spacing w:after="0"/>
        <w:ind w:left="720" w:hanging="720"/>
      </w:pPr>
      <w:bookmarkStart w:id="17" w:name="_ENREF_17"/>
      <w:r w:rsidRPr="00DE2D12">
        <w:t xml:space="preserve">Crabtree, Don E. 1964. "Notes on experiments in flintknapping: 3. The flintknappers raw materials."  </w:t>
      </w:r>
      <w:r w:rsidRPr="00DE2D12">
        <w:rPr>
          <w:i/>
        </w:rPr>
        <w:t>Tebiwa</w:t>
      </w:r>
      <w:r w:rsidRPr="00DE2D12">
        <w:t xml:space="preserve"> 7:1-6.</w:t>
      </w:r>
      <w:bookmarkEnd w:id="17"/>
    </w:p>
    <w:p w14:paraId="63ACC754" w14:textId="77777777" w:rsidR="00DE2D12" w:rsidRPr="00DE2D12" w:rsidRDefault="00DE2D12" w:rsidP="00DE2D12">
      <w:pPr>
        <w:pStyle w:val="EndNoteBibliography"/>
        <w:spacing w:after="0"/>
        <w:ind w:left="720" w:hanging="720"/>
      </w:pPr>
      <w:bookmarkStart w:id="18" w:name="_ENREF_18"/>
      <w:r w:rsidRPr="00DE2D12">
        <w:t xml:space="preserve">D'Andrade, Roy G., and A. Kimball Romney. 2003. "A quantitative model for transforming reflectance spectra into the Munsell color space using cone sensitivity functions and opponent process weights."  </w:t>
      </w:r>
      <w:r w:rsidRPr="00DE2D12">
        <w:rPr>
          <w:i/>
        </w:rPr>
        <w:t>Proc Natl Acad Sci U S A</w:t>
      </w:r>
      <w:r w:rsidRPr="00DE2D12">
        <w:t xml:space="preserve"> 100 (10):6281-6. doi: 10.1073/pnas.1031827100.</w:t>
      </w:r>
      <w:bookmarkEnd w:id="18"/>
    </w:p>
    <w:p w14:paraId="77B60E3C" w14:textId="77777777" w:rsidR="00DE2D12" w:rsidRPr="00DE2D12" w:rsidRDefault="00DE2D12" w:rsidP="00DE2D12">
      <w:pPr>
        <w:pStyle w:val="EndNoteBibliography"/>
        <w:spacing w:after="0"/>
        <w:ind w:left="720" w:hanging="720"/>
      </w:pPr>
      <w:bookmarkStart w:id="19" w:name="_ENREF_19"/>
      <w:r w:rsidRPr="00DE2D12">
        <w:t xml:space="preserve">Davies, Benjamin, Matthew J. Douglass, David R. Braun, John Parkington, Mitchell J. Power, and J. Tyler Faith. 2022. "From quartz curvature to late Holocene mobility at Spring Cave, Western Cape, South Africa."  </w:t>
      </w:r>
      <w:r w:rsidRPr="00DE2D12">
        <w:rPr>
          <w:i/>
        </w:rPr>
        <w:t>Archaeological and Anthropological Sciences</w:t>
      </w:r>
      <w:r w:rsidRPr="00DE2D12">
        <w:t xml:space="preserve"> 14 (4). doi: 10.1007/s12520-022-01533-2.</w:t>
      </w:r>
      <w:bookmarkEnd w:id="19"/>
    </w:p>
    <w:p w14:paraId="3573C9F8" w14:textId="77777777" w:rsidR="00DE2D12" w:rsidRPr="00DE2D12" w:rsidRDefault="00DE2D12" w:rsidP="00DE2D12">
      <w:pPr>
        <w:pStyle w:val="EndNoteBibliography"/>
        <w:spacing w:after="0"/>
        <w:ind w:left="720" w:hanging="720"/>
      </w:pPr>
      <w:bookmarkStart w:id="20" w:name="_ENREF_20"/>
      <w:r w:rsidRPr="00DE2D12">
        <w:t xml:space="preserve">Dibble, Harold L, Vera Aldeias, Esteban Alvarez-Fernandez, Bonnie AB Blackwell, Emily Hallett-Desguez, Zenobia Jacobs, Paul Goldberg, Sam C Lin, André Morala, and Michael C Meyer. 2012. "New excavations at the site of Contrebandiers Cave, Morocco."  </w:t>
      </w:r>
      <w:r w:rsidRPr="00DE2D12">
        <w:rPr>
          <w:i/>
        </w:rPr>
        <w:t>PaleoAnthropology</w:t>
      </w:r>
      <w:r w:rsidRPr="00DE2D12">
        <w:t xml:space="preserve"> 2012:145-201.</w:t>
      </w:r>
      <w:bookmarkEnd w:id="20"/>
    </w:p>
    <w:p w14:paraId="1BF4E54E" w14:textId="77777777" w:rsidR="00DE2D12" w:rsidRPr="00DE2D12" w:rsidRDefault="00DE2D12" w:rsidP="00DE2D12">
      <w:pPr>
        <w:pStyle w:val="EndNoteBibliography"/>
        <w:spacing w:after="0"/>
        <w:ind w:left="720" w:hanging="720"/>
      </w:pPr>
      <w:bookmarkStart w:id="21" w:name="_ENREF_21"/>
      <w:r w:rsidRPr="00DE2D12">
        <w:t xml:space="preserve">Dibble, Harold L., Utsav A. Schurmans, Radu P. Iovita, and Michael V. McLaughlin. 2005. "The Measurement and Interpretation of Cortex in Lithic Assemblages."  </w:t>
      </w:r>
      <w:r w:rsidRPr="00DE2D12">
        <w:rPr>
          <w:i/>
        </w:rPr>
        <w:t>American Antiquity</w:t>
      </w:r>
      <w:r w:rsidRPr="00DE2D12">
        <w:t xml:space="preserve"> 70 (3):545-560. doi: 10.2307/40035313.</w:t>
      </w:r>
      <w:bookmarkEnd w:id="21"/>
    </w:p>
    <w:p w14:paraId="3748D00E" w14:textId="77777777" w:rsidR="00DE2D12" w:rsidRPr="00DE2D12" w:rsidRDefault="00DE2D12" w:rsidP="00DE2D12">
      <w:pPr>
        <w:pStyle w:val="EndNoteBibliography"/>
        <w:spacing w:after="0"/>
        <w:ind w:left="720" w:hanging="720"/>
      </w:pPr>
      <w:bookmarkStart w:id="22" w:name="_ENREF_22"/>
      <w:r w:rsidRPr="00DE2D12">
        <w:t xml:space="preserve">Ditchfield, Kane. 2016. "An experimental approach to distinguishing different stone artefact transport patterns from debitage assemblages."  </w:t>
      </w:r>
      <w:r w:rsidRPr="00DE2D12">
        <w:rPr>
          <w:i/>
        </w:rPr>
        <w:t>Journal of Archaeological Science</w:t>
      </w:r>
      <w:r w:rsidRPr="00DE2D12">
        <w:t xml:space="preserve"> 65:44-56. doi: 10.1016/j.jas.2015.10.012.</w:t>
      </w:r>
      <w:bookmarkEnd w:id="22"/>
    </w:p>
    <w:p w14:paraId="490FF05B" w14:textId="77777777" w:rsidR="00DE2D12" w:rsidRPr="00DE2D12" w:rsidRDefault="00DE2D12" w:rsidP="00DE2D12">
      <w:pPr>
        <w:pStyle w:val="EndNoteBibliography"/>
        <w:spacing w:after="0"/>
        <w:ind w:left="720" w:hanging="720"/>
      </w:pPr>
      <w:bookmarkStart w:id="23" w:name="_ENREF_23"/>
      <w:r w:rsidRPr="00DE2D12">
        <w:t xml:space="preserve">Ditchfield, Kane, and Wendy Reynen. 2022. "Extracting new information from old stones: An analysis of three quarries in the semi-arid Pilbara region, northwest Australia."  </w:t>
      </w:r>
      <w:r w:rsidRPr="00DE2D12">
        <w:rPr>
          <w:i/>
        </w:rPr>
        <w:t>Australian Archaeology</w:t>
      </w:r>
      <w:r w:rsidRPr="00DE2D12">
        <w:t xml:space="preserve"> 88 (3):282-298. doi: 10.1080/03122417.2022.2098552.</w:t>
      </w:r>
      <w:bookmarkEnd w:id="23"/>
    </w:p>
    <w:p w14:paraId="5C7FD189" w14:textId="77777777" w:rsidR="00DE2D12" w:rsidRPr="00DE2D12" w:rsidRDefault="00DE2D12" w:rsidP="00DE2D12">
      <w:pPr>
        <w:pStyle w:val="EndNoteBibliography"/>
        <w:spacing w:after="0"/>
        <w:ind w:left="720" w:hanging="720"/>
      </w:pPr>
      <w:bookmarkStart w:id="24" w:name="_ENREF_24"/>
      <w:r w:rsidRPr="00DE2D12">
        <w:t xml:space="preserve">Douglass, Matthew, Benjamin Davies, David R. Braun, J. Tyler Faith, Mitchell Power, and Jonathan Reeves. 2021. "Deriving original nodule size of lithic reduction sets from cortical curvature: An application to monitor stone artifact transport from bipolar reduction."  </w:t>
      </w:r>
      <w:r w:rsidRPr="00DE2D12">
        <w:rPr>
          <w:i/>
        </w:rPr>
        <w:t>Journal of Archaeological Science: Reports</w:t>
      </w:r>
      <w:r w:rsidRPr="00DE2D12">
        <w:t xml:space="preserve"> 35. doi: 10.1016/j.jasrep.2020.102671.</w:t>
      </w:r>
      <w:bookmarkEnd w:id="24"/>
    </w:p>
    <w:p w14:paraId="52F4A801" w14:textId="77777777" w:rsidR="00DE2D12" w:rsidRPr="00DE2D12" w:rsidRDefault="00DE2D12" w:rsidP="00DE2D12">
      <w:pPr>
        <w:pStyle w:val="EndNoteBibliography"/>
        <w:spacing w:after="0"/>
        <w:ind w:left="720" w:hanging="720"/>
      </w:pPr>
      <w:bookmarkStart w:id="25" w:name="_ENREF_25"/>
      <w:r w:rsidRPr="00DE2D12">
        <w:t xml:space="preserve">Douglass, Matthew J., and Simon J. Holdaway. 2011. "Changing Perspectives in Australian Archaeology, part IV. Quantifying stone raw material size distributions: </w:t>
      </w:r>
      <w:r w:rsidRPr="00DE2D12">
        <w:lastRenderedPageBreak/>
        <w:t xml:space="preserve">investigating cortex proportions in lithic assemblages from western New South Wales." In </w:t>
      </w:r>
      <w:r w:rsidRPr="00DE2D12">
        <w:rPr>
          <w:i/>
        </w:rPr>
        <w:t>Technical Reports of the Australian Museum, Online</w:t>
      </w:r>
      <w:r w:rsidRPr="00DE2D12">
        <w:t>, 45-57.</w:t>
      </w:r>
      <w:bookmarkEnd w:id="25"/>
    </w:p>
    <w:p w14:paraId="78F98DDD" w14:textId="77777777" w:rsidR="00DE2D12" w:rsidRPr="00DE2D12" w:rsidRDefault="00DE2D12" w:rsidP="00DE2D12">
      <w:pPr>
        <w:pStyle w:val="EndNoteBibliography"/>
        <w:spacing w:after="0"/>
        <w:ind w:left="720" w:hanging="720"/>
      </w:pPr>
      <w:bookmarkStart w:id="26" w:name="_ENREF_26"/>
      <w:r w:rsidRPr="00DE2D12">
        <w:t xml:space="preserve">Dryden, Ian L., and Kanti V. Mardia. 1993. "Multivariate Shape Analysis."  </w:t>
      </w:r>
      <w:r w:rsidRPr="00DE2D12">
        <w:rPr>
          <w:i/>
        </w:rPr>
        <w:t>Sankhya: The Indian Journal of Statistics, Series A</w:t>
      </w:r>
      <w:r w:rsidRPr="00DE2D12">
        <w:t xml:space="preserve"> Special Volume 55, Series A, Pt. 3:460-480.</w:t>
      </w:r>
      <w:bookmarkEnd w:id="26"/>
    </w:p>
    <w:p w14:paraId="3E60338A" w14:textId="77777777" w:rsidR="00DE2D12" w:rsidRPr="00DE2D12" w:rsidRDefault="00DE2D12" w:rsidP="00DE2D12">
      <w:pPr>
        <w:pStyle w:val="EndNoteBibliography"/>
        <w:spacing w:after="0"/>
        <w:ind w:left="720" w:hanging="720"/>
      </w:pPr>
      <w:bookmarkStart w:id="27" w:name="_ENREF_27"/>
      <w:r w:rsidRPr="00DE2D12">
        <w:t xml:space="preserve">Dryden, Ian L., and Kanti V. Mardia. 1998. </w:t>
      </w:r>
      <w:r w:rsidRPr="00DE2D12">
        <w:rPr>
          <w:i/>
        </w:rPr>
        <w:t>Statistical Shape Analysis</w:t>
      </w:r>
      <w:r w:rsidRPr="00DE2D12">
        <w:t>. Chichester: Wiley.</w:t>
      </w:r>
      <w:bookmarkEnd w:id="27"/>
    </w:p>
    <w:p w14:paraId="79F54E7A" w14:textId="77777777" w:rsidR="00DE2D12" w:rsidRPr="00DE2D12" w:rsidRDefault="00DE2D12" w:rsidP="00DE2D12">
      <w:pPr>
        <w:pStyle w:val="EndNoteBibliography"/>
        <w:spacing w:after="0"/>
        <w:ind w:left="720" w:hanging="720"/>
      </w:pPr>
      <w:bookmarkStart w:id="28" w:name="_ENREF_28"/>
      <w:r w:rsidRPr="00DE2D12">
        <w:t xml:space="preserve">Eren, Metin I., Stephen J. Lycett, Christopher I. Roos, and C. Garth Sampson. 2011. "Toolstone constraints on knapping skill: Levallois reduction with two different raw materials."  </w:t>
      </w:r>
      <w:r w:rsidRPr="00DE2D12">
        <w:rPr>
          <w:i/>
        </w:rPr>
        <w:t>Journal of Archaeological Science</w:t>
      </w:r>
      <w:r w:rsidRPr="00DE2D12">
        <w:t xml:space="preserve"> 38 (10):2731-2739. doi: 10.1016/j.jas.2011.06.011.</w:t>
      </w:r>
      <w:bookmarkEnd w:id="28"/>
    </w:p>
    <w:p w14:paraId="6A3F1C73" w14:textId="77777777" w:rsidR="00DE2D12" w:rsidRPr="00DE2D12" w:rsidRDefault="00DE2D12" w:rsidP="00DE2D12">
      <w:pPr>
        <w:pStyle w:val="EndNoteBibliography"/>
        <w:spacing w:after="0"/>
        <w:ind w:left="720" w:hanging="720"/>
      </w:pPr>
      <w:bookmarkStart w:id="29" w:name="_ENREF_29"/>
      <w:r w:rsidRPr="00DE2D12">
        <w:t xml:space="preserve">Eren, Metin I., Christopher I. Roos, Brett A. Story, Noreen von Cramon-Taubadel, and Stephen J. Lycett. 2014. "The Role of Raw Material Differences in Stone Tool Shape Variation: An Experimental Assessment."  </w:t>
      </w:r>
      <w:r w:rsidRPr="00DE2D12">
        <w:rPr>
          <w:i/>
        </w:rPr>
        <w:t>Journal of Archaeological Science</w:t>
      </w:r>
      <w:r w:rsidRPr="00DE2D12">
        <w:t xml:space="preserve"> 49:472-487. doi: 10.1016/j.jas.2014.05.034.</w:t>
      </w:r>
      <w:bookmarkEnd w:id="29"/>
    </w:p>
    <w:p w14:paraId="6244DF69" w14:textId="77777777" w:rsidR="00DE2D12" w:rsidRPr="00DE2D12" w:rsidRDefault="00DE2D12" w:rsidP="00DE2D12">
      <w:pPr>
        <w:pStyle w:val="EndNoteBibliography"/>
        <w:spacing w:after="0"/>
        <w:ind w:left="720" w:hanging="720"/>
      </w:pPr>
      <w:bookmarkStart w:id="30" w:name="_ENREF_30"/>
      <w:r w:rsidRPr="00DE2D12">
        <w:t xml:space="preserve">Fields, Ross C., and Eloise F. Gadus. 2012. "The Pine Tree Mound Site and the Archeology of the Nadaco Caddo."  </w:t>
      </w:r>
      <w:r w:rsidRPr="00DE2D12">
        <w:rPr>
          <w:i/>
        </w:rPr>
        <w:t>Bulletin of the Texas Archeological Society</w:t>
      </w:r>
      <w:r w:rsidRPr="00DE2D12">
        <w:t xml:space="preserve"> 83:23-80.</w:t>
      </w:r>
      <w:bookmarkEnd w:id="30"/>
    </w:p>
    <w:p w14:paraId="07CF0708" w14:textId="77777777" w:rsidR="00DE2D12" w:rsidRPr="00DE2D12" w:rsidRDefault="00DE2D12" w:rsidP="00DE2D12">
      <w:pPr>
        <w:pStyle w:val="EndNoteBibliography"/>
        <w:spacing w:after="0"/>
        <w:ind w:left="720" w:hanging="720"/>
      </w:pPr>
      <w:bookmarkStart w:id="31" w:name="_ENREF_31"/>
      <w:r w:rsidRPr="00DE2D12">
        <w:t xml:space="preserve">Finkel, Meir, and Avi Gopher. 2018. "Size Matters: The Role of Nodule Size in Assessing Lithic Transportation—The Case of the Mount Reihan Flint Extraction and Axe/Adze Workshop, Dishon Basin, Eastern Galilee, Israel."  </w:t>
      </w:r>
      <w:r w:rsidRPr="00DE2D12">
        <w:rPr>
          <w:i/>
        </w:rPr>
        <w:t>Lithic Technology</w:t>
      </w:r>
      <w:r w:rsidRPr="00DE2D12">
        <w:t xml:space="preserve"> 43 (3):186-200. doi: 10.1080/01977261.2018.1484604.</w:t>
      </w:r>
      <w:bookmarkEnd w:id="31"/>
    </w:p>
    <w:p w14:paraId="5AC62944" w14:textId="77777777" w:rsidR="00DE2D12" w:rsidRPr="00DE2D12" w:rsidRDefault="00DE2D12" w:rsidP="00DE2D12">
      <w:pPr>
        <w:pStyle w:val="EndNoteBibliography"/>
        <w:spacing w:after="0"/>
        <w:ind w:left="720" w:hanging="720"/>
      </w:pPr>
      <w:bookmarkStart w:id="32" w:name="_ENREF_32"/>
      <w:r w:rsidRPr="00DE2D12">
        <w:t xml:space="preserve">Frankel, David. 1994. "Color Variation on Prehistoric Cypriot Red Polished Pottery."  </w:t>
      </w:r>
      <w:r w:rsidRPr="00DE2D12">
        <w:rPr>
          <w:i/>
        </w:rPr>
        <w:t>Journal of Field Archaeology</w:t>
      </w:r>
      <w:r w:rsidRPr="00DE2D12">
        <w:t xml:space="preserve"> 21 (2):205-219. doi: 10.1179/009346994791547634.</w:t>
      </w:r>
      <w:bookmarkEnd w:id="32"/>
    </w:p>
    <w:p w14:paraId="7797C13A" w14:textId="77777777" w:rsidR="00DE2D12" w:rsidRPr="00DE2D12" w:rsidRDefault="00DE2D12" w:rsidP="00DE2D12">
      <w:pPr>
        <w:pStyle w:val="EndNoteBibliography"/>
        <w:spacing w:after="0"/>
        <w:ind w:left="720" w:hanging="720"/>
      </w:pPr>
      <w:bookmarkStart w:id="33" w:name="_ENREF_33"/>
      <w:r w:rsidRPr="00DE2D12">
        <w:t>Frederick, Charles D., Michael D. Glasscock, Hector Neff, and Christopher M. Stevenson. 1994. Evaluation of chert patination as a dating technique: A case study from Fort Hood, Texas. Fort Hood: United States Army Fort Hood, Archeological Resource Management Series, Research Report No. 32.</w:t>
      </w:r>
      <w:bookmarkEnd w:id="33"/>
    </w:p>
    <w:p w14:paraId="6A40080D" w14:textId="77777777" w:rsidR="00DE2D12" w:rsidRPr="00DE2D12" w:rsidRDefault="00DE2D12" w:rsidP="00DE2D12">
      <w:pPr>
        <w:pStyle w:val="EndNoteBibliography"/>
        <w:spacing w:after="0"/>
        <w:ind w:left="720" w:hanging="720"/>
      </w:pPr>
      <w:bookmarkStart w:id="34" w:name="_ENREF_34"/>
      <w:r w:rsidRPr="00DE2D12">
        <w:t xml:space="preserve">Gadus, Eloise F. 2013. "Twisted Serpents and Fierce Birds: Structural Variation in Caddo Engraved Ceramic Bottle Motifs."  </w:t>
      </w:r>
      <w:r w:rsidRPr="00DE2D12">
        <w:rPr>
          <w:i/>
        </w:rPr>
        <w:t>Bulletin of the Texas Archeological Society</w:t>
      </w:r>
      <w:r w:rsidRPr="00DE2D12">
        <w:t xml:space="preserve"> 84:215-247.</w:t>
      </w:r>
      <w:bookmarkEnd w:id="34"/>
    </w:p>
    <w:p w14:paraId="2395D75C" w14:textId="77777777" w:rsidR="00DE2D12" w:rsidRPr="00DE2D12" w:rsidRDefault="00DE2D12" w:rsidP="00DE2D12">
      <w:pPr>
        <w:pStyle w:val="EndNoteBibliography"/>
        <w:spacing w:after="0"/>
        <w:ind w:left="720" w:hanging="720"/>
      </w:pPr>
      <w:bookmarkStart w:id="35" w:name="_ENREF_35"/>
      <w:r w:rsidRPr="00DE2D12">
        <w:t>Gadus, Eloise F., Ross C. Fields, and Karl W. Kibler. 2006. Data Recovery Excavations at the J. B. White Site (41MM341), Milam County, Texas. Austin: Prewitt and Associates, Inc. and Archeological Studies Program, Environmental Affairs Division, Texas Department of Transportation.</w:t>
      </w:r>
      <w:bookmarkEnd w:id="35"/>
    </w:p>
    <w:p w14:paraId="60850B73" w14:textId="77777777" w:rsidR="00DE2D12" w:rsidRPr="00DE2D12" w:rsidRDefault="00DE2D12" w:rsidP="00DE2D12">
      <w:pPr>
        <w:pStyle w:val="EndNoteBibliography"/>
        <w:spacing w:after="0"/>
        <w:ind w:left="720" w:hanging="720"/>
      </w:pPr>
      <w:bookmarkStart w:id="36" w:name="_ENREF_36"/>
      <w:r w:rsidRPr="00DE2D12">
        <w:t xml:space="preserve">Gandrud, Christopher. 2014. </w:t>
      </w:r>
      <w:r w:rsidRPr="00DE2D12">
        <w:rPr>
          <w:i/>
        </w:rPr>
        <w:t>Reproducible Research with R and RStudio</w:t>
      </w:r>
      <w:r w:rsidRPr="00DE2D12">
        <w:t xml:space="preserve">, </w:t>
      </w:r>
      <w:r w:rsidRPr="00DE2D12">
        <w:rPr>
          <w:i/>
        </w:rPr>
        <w:t>The R Series</w:t>
      </w:r>
      <w:r w:rsidRPr="00DE2D12">
        <w:t>. London: CRC Press.</w:t>
      </w:r>
      <w:bookmarkEnd w:id="36"/>
    </w:p>
    <w:p w14:paraId="04622E8A" w14:textId="77777777" w:rsidR="00DE2D12" w:rsidRPr="00DE2D12" w:rsidRDefault="00DE2D12" w:rsidP="00DE2D12">
      <w:pPr>
        <w:pStyle w:val="EndNoteBibliography"/>
        <w:spacing w:after="0"/>
        <w:ind w:left="720" w:hanging="720"/>
      </w:pPr>
      <w:bookmarkStart w:id="37" w:name="_ENREF_37"/>
      <w:r w:rsidRPr="00DE2D12">
        <w:t xml:space="preserve">Gonzalez, Juan L., James R. Hinthorne, Russell K. Skowronek, Thomas Eubanks, and Don Kumpe. 2014. "Characteristics and Genesis of El Sauz Chert, an Important Prehistoric Lithic Resource in South Texas."  </w:t>
      </w:r>
      <w:r w:rsidRPr="00DE2D12">
        <w:rPr>
          <w:i/>
        </w:rPr>
        <w:t>Lithic Technology</w:t>
      </w:r>
      <w:r w:rsidRPr="00DE2D12">
        <w:t xml:space="preserve"> 39 (3):151-161. doi: 10.1179/2051618514y.0000000002.</w:t>
      </w:r>
      <w:bookmarkEnd w:id="37"/>
    </w:p>
    <w:p w14:paraId="517976B8" w14:textId="77777777" w:rsidR="00DE2D12" w:rsidRPr="00DE2D12" w:rsidRDefault="00DE2D12" w:rsidP="00DE2D12">
      <w:pPr>
        <w:pStyle w:val="EndNoteBibliography"/>
        <w:spacing w:after="0"/>
        <w:ind w:left="720" w:hanging="720"/>
      </w:pPr>
      <w:bookmarkStart w:id="38" w:name="_ENREF_38"/>
      <w:r w:rsidRPr="00DE2D12">
        <w:t xml:space="preserve">Goodall, Colin. 1991. "Procrustes Methods in the Statistical Analysis of Shape."  </w:t>
      </w:r>
      <w:r w:rsidRPr="00DE2D12">
        <w:rPr>
          <w:i/>
        </w:rPr>
        <w:t>Journal of the Royal Statistical Society: Series B (Methodological)</w:t>
      </w:r>
      <w:r w:rsidRPr="00DE2D12">
        <w:t xml:space="preserve"> 53 (2):285-321. doi: 10.1111/j.2517-6161.1991.tb01825.x.</w:t>
      </w:r>
      <w:bookmarkEnd w:id="38"/>
    </w:p>
    <w:p w14:paraId="49EE4C06" w14:textId="77777777" w:rsidR="00DE2D12" w:rsidRPr="00DE2D12" w:rsidRDefault="00DE2D12" w:rsidP="00DE2D12">
      <w:pPr>
        <w:pStyle w:val="EndNoteBibliography"/>
        <w:spacing w:after="0"/>
        <w:ind w:left="720" w:hanging="720"/>
      </w:pPr>
      <w:bookmarkStart w:id="39" w:name="_ENREF_39"/>
      <w:r w:rsidRPr="00DE2D12">
        <w:lastRenderedPageBreak/>
        <w:t xml:space="preserve">Goodman, Mary Ellen. 1944. "The Physical Properties of Stone Tool Materials."  </w:t>
      </w:r>
      <w:r w:rsidRPr="00DE2D12">
        <w:rPr>
          <w:i/>
        </w:rPr>
        <w:t>American Antiquity</w:t>
      </w:r>
      <w:r w:rsidRPr="00DE2D12">
        <w:t xml:space="preserve"> 9 (4):415-433.</w:t>
      </w:r>
      <w:bookmarkEnd w:id="39"/>
    </w:p>
    <w:p w14:paraId="2746630D" w14:textId="0575CB8B" w:rsidR="00DE2D12" w:rsidRPr="00DE2D12" w:rsidRDefault="00DE2D12" w:rsidP="00DE2D12">
      <w:pPr>
        <w:pStyle w:val="EndNoteBibliography"/>
        <w:spacing w:after="0"/>
        <w:ind w:left="720" w:hanging="720"/>
      </w:pPr>
      <w:bookmarkStart w:id="40" w:name="_ENREF_40"/>
      <w:r w:rsidRPr="00DE2D12">
        <w:t xml:space="preserve">Gower, John C. 1975. "Generalized Procrustes Analysis."  </w:t>
      </w:r>
      <w:r w:rsidRPr="00DE2D12">
        <w:rPr>
          <w:i/>
        </w:rPr>
        <w:t>Psychometrika</w:t>
      </w:r>
      <w:r w:rsidRPr="00DE2D12">
        <w:t xml:space="preserve"> 40 (1):33-51. doi: </w:t>
      </w:r>
      <w:hyperlink r:id="rId21" w:history="1">
        <w:r w:rsidRPr="00DE2D12">
          <w:rPr>
            <w:rStyle w:val="Hyperlink"/>
          </w:rPr>
          <w:t>https://doi.org/10.1007/BF02291478</w:t>
        </w:r>
      </w:hyperlink>
      <w:r w:rsidRPr="00DE2D12">
        <w:t>.</w:t>
      </w:r>
      <w:bookmarkEnd w:id="40"/>
    </w:p>
    <w:p w14:paraId="365844EA" w14:textId="77777777" w:rsidR="00DE2D12" w:rsidRPr="00DE2D12" w:rsidRDefault="00DE2D12" w:rsidP="00DE2D12">
      <w:pPr>
        <w:pStyle w:val="EndNoteBibliography"/>
        <w:spacing w:after="0"/>
        <w:ind w:left="720" w:hanging="720"/>
      </w:pPr>
      <w:bookmarkStart w:id="41" w:name="_ENREF_41"/>
      <w:r w:rsidRPr="00DE2D12">
        <w:t xml:space="preserve">Gray, Charles T., and Ben Marwick. 2019. "Truth, Proof, and Reproducibility: There’s No Counter-Attack for the Codeless." In </w:t>
      </w:r>
      <w:r w:rsidRPr="00DE2D12">
        <w:rPr>
          <w:i/>
        </w:rPr>
        <w:t>Statistics and Data Science</w:t>
      </w:r>
      <w:r w:rsidRPr="00DE2D12">
        <w:t>, 111-129.</w:t>
      </w:r>
      <w:bookmarkEnd w:id="41"/>
    </w:p>
    <w:p w14:paraId="284BCE18" w14:textId="77777777" w:rsidR="00DE2D12" w:rsidRPr="00DE2D12" w:rsidRDefault="00DE2D12" w:rsidP="00DE2D12">
      <w:pPr>
        <w:pStyle w:val="EndNoteBibliography"/>
        <w:spacing w:after="0"/>
        <w:ind w:left="720" w:hanging="720"/>
      </w:pPr>
      <w:bookmarkStart w:id="42" w:name="_ENREF_42"/>
      <w:r w:rsidRPr="00DE2D12">
        <w:t xml:space="preserve">Gunz, Philipp, Philipp Mitteroecker, and Fred L. Bookstein. 2005. "Semilandmarks in Three Dimensions." In </w:t>
      </w:r>
      <w:r w:rsidRPr="00DE2D12">
        <w:rPr>
          <w:i/>
        </w:rPr>
        <w:t>Modern Morphometrics in Physical Anthropology</w:t>
      </w:r>
      <w:r w:rsidRPr="00DE2D12">
        <w:t>, edited by D. E. Slice, 73-98. New York: Plenum Publishers.</w:t>
      </w:r>
      <w:bookmarkEnd w:id="42"/>
    </w:p>
    <w:p w14:paraId="6A51B69A" w14:textId="77777777" w:rsidR="00DE2D12" w:rsidRPr="00DE2D12" w:rsidRDefault="00DE2D12" w:rsidP="00DE2D12">
      <w:pPr>
        <w:pStyle w:val="EndNoteBibliography"/>
        <w:spacing w:after="0"/>
        <w:ind w:left="720" w:hanging="720"/>
      </w:pPr>
      <w:bookmarkStart w:id="43" w:name="_ENREF_43"/>
      <w:r w:rsidRPr="00DE2D12">
        <w:t xml:space="preserve">Hall, Grant D. 1994. "The Cunningham-Gray Collection from Austin County, Texas."  </w:t>
      </w:r>
      <w:r w:rsidRPr="00DE2D12">
        <w:rPr>
          <w:i/>
        </w:rPr>
        <w:t>Bulletin of the Texas Archeological Society</w:t>
      </w:r>
      <w:r w:rsidRPr="00DE2D12">
        <w:t xml:space="preserve"> 62:87-104.</w:t>
      </w:r>
      <w:bookmarkEnd w:id="43"/>
    </w:p>
    <w:p w14:paraId="0DCB74E3" w14:textId="77777777" w:rsidR="00DE2D12" w:rsidRPr="00DE2D12" w:rsidRDefault="00DE2D12" w:rsidP="00DE2D12">
      <w:pPr>
        <w:pStyle w:val="EndNoteBibliography"/>
        <w:spacing w:after="0"/>
        <w:ind w:left="720" w:hanging="720"/>
      </w:pPr>
      <w:bookmarkStart w:id="44" w:name="_ENREF_44"/>
      <w:r w:rsidRPr="00DE2D12">
        <w:t>Hillsman, Matthew J. 1992. "Evaluation of visible and ultraviolet-excited attributes of some Texas and macroscopically similar New Mexico cherts." MA, Department of Anthropology, Eastern New Mexico University.</w:t>
      </w:r>
      <w:bookmarkEnd w:id="44"/>
    </w:p>
    <w:p w14:paraId="0E386FEA" w14:textId="77777777" w:rsidR="00DE2D12" w:rsidRPr="00DE2D12" w:rsidRDefault="00DE2D12" w:rsidP="00DE2D12">
      <w:pPr>
        <w:pStyle w:val="EndNoteBibliography"/>
        <w:spacing w:after="0"/>
        <w:ind w:left="720" w:hanging="720"/>
      </w:pPr>
      <w:bookmarkStart w:id="45" w:name="_ENREF_45"/>
      <w:r w:rsidRPr="00DE2D12">
        <w:t xml:space="preserve">Hofman, Jack L. 1990. "Salt Creek, Recent Evidence from the Eastern Folsom Margin in Central Oklahoma."  </w:t>
      </w:r>
      <w:r w:rsidRPr="00DE2D12">
        <w:rPr>
          <w:i/>
        </w:rPr>
        <w:t>Plains Anthropologist</w:t>
      </w:r>
      <w:r w:rsidRPr="00DE2D12">
        <w:t xml:space="preserve"> 35 (132):367-374. doi: 10.1080/2052546.1990.11909577.</w:t>
      </w:r>
      <w:bookmarkEnd w:id="45"/>
    </w:p>
    <w:p w14:paraId="373888B4" w14:textId="77777777" w:rsidR="00DE2D12" w:rsidRPr="00DE2D12" w:rsidRDefault="00DE2D12" w:rsidP="00DE2D12">
      <w:pPr>
        <w:pStyle w:val="EndNoteBibliography"/>
        <w:spacing w:after="0"/>
        <w:ind w:left="720" w:hanging="720"/>
      </w:pPr>
      <w:bookmarkStart w:id="46" w:name="_ENREF_46"/>
      <w:r w:rsidRPr="00DE2D12">
        <w:t xml:space="preserve">Hofman, Jack L., Lawrence C. Todd, and Michael B. Collins. 1991. "Identification of Central Texas Edwards Chert at the Folsom and Lindenmeier Sites."  </w:t>
      </w:r>
      <w:r w:rsidRPr="00DE2D12">
        <w:rPr>
          <w:i/>
        </w:rPr>
        <w:t>Plains Anthropologist</w:t>
      </w:r>
      <w:r w:rsidRPr="00DE2D12">
        <w:t xml:space="preserve"> 36 (137):297-308. doi: 10.1080/2052546.1991.11909647.</w:t>
      </w:r>
      <w:bookmarkEnd w:id="46"/>
    </w:p>
    <w:p w14:paraId="1FB6F102" w14:textId="77777777" w:rsidR="00DE2D12" w:rsidRPr="00DE2D12" w:rsidRDefault="00DE2D12" w:rsidP="00DE2D12">
      <w:pPr>
        <w:pStyle w:val="EndNoteBibliography"/>
        <w:spacing w:after="0"/>
        <w:ind w:left="720" w:hanging="720"/>
      </w:pPr>
      <w:bookmarkStart w:id="47" w:name="_ENREF_47"/>
      <w:r w:rsidRPr="00DE2D12">
        <w:t xml:space="preserve">Howard, James H. 1955. "Pan-Indian Culture of Oklahoma."  </w:t>
      </w:r>
      <w:r w:rsidRPr="00DE2D12">
        <w:rPr>
          <w:i/>
        </w:rPr>
        <w:t>The Scientific Monthly</w:t>
      </w:r>
      <w:r w:rsidRPr="00DE2D12">
        <w:t xml:space="preserve"> 81 (5):215-220.</w:t>
      </w:r>
      <w:bookmarkEnd w:id="47"/>
    </w:p>
    <w:p w14:paraId="2B9B4E9F" w14:textId="77777777" w:rsidR="00DE2D12" w:rsidRPr="00DE2D12" w:rsidRDefault="00DE2D12" w:rsidP="00DE2D12">
      <w:pPr>
        <w:pStyle w:val="EndNoteBibliography"/>
        <w:spacing w:after="0"/>
        <w:ind w:left="720" w:hanging="720"/>
      </w:pPr>
      <w:bookmarkStart w:id="48" w:name="_ENREF_48"/>
      <w:r w:rsidRPr="00DE2D12">
        <w:t xml:space="preserve">Hurst, Stance, Eileen Johnson, Vance T. Holliday, and Sophie Butler. 2014. "Playa Archaeology on the Southern High Plains of Texas: A Spatial Analysis of Hunter-Gatherer Occupations at Tahoka-Walker (41LY53)."  </w:t>
      </w:r>
      <w:r w:rsidRPr="00DE2D12">
        <w:rPr>
          <w:i/>
        </w:rPr>
        <w:t>Plains Anthropologist</w:t>
      </w:r>
      <w:r w:rsidRPr="00DE2D12">
        <w:t xml:space="preserve"> 55 (215):195-214. doi: 10.1179/pan.2010.018.</w:t>
      </w:r>
      <w:bookmarkEnd w:id="48"/>
    </w:p>
    <w:p w14:paraId="11631D46" w14:textId="77777777" w:rsidR="00DE2D12" w:rsidRPr="00DE2D12" w:rsidRDefault="00DE2D12" w:rsidP="00DE2D12">
      <w:pPr>
        <w:pStyle w:val="EndNoteBibliography"/>
        <w:spacing w:after="0"/>
        <w:ind w:left="720" w:hanging="720"/>
      </w:pPr>
      <w:bookmarkStart w:id="49" w:name="_ENREF_49"/>
      <w:r w:rsidRPr="00DE2D12">
        <w:t xml:space="preserve">Ivanovaitė, Livija, Kamil Serwatka, Christian Steven Hoggard, Florian Sauer, and Felix Riede. 2019. "All these Fantastic Cultures? Research History and Regionalization in the Late Palaeolithic Tanged Point Cultures of Eastern Europe."  </w:t>
      </w:r>
      <w:r w:rsidRPr="00DE2D12">
        <w:rPr>
          <w:i/>
        </w:rPr>
        <w:t>European Journal of Archaeology</w:t>
      </w:r>
      <w:r w:rsidRPr="00DE2D12">
        <w:t xml:space="preserve"> 23 (2):162-185. doi: 10.1017/eaa.2019.59.</w:t>
      </w:r>
      <w:bookmarkEnd w:id="49"/>
    </w:p>
    <w:p w14:paraId="5DD325BC" w14:textId="77777777" w:rsidR="00DE2D12" w:rsidRPr="00DE2D12" w:rsidRDefault="00DE2D12" w:rsidP="00DE2D12">
      <w:pPr>
        <w:pStyle w:val="EndNoteBibliography"/>
        <w:spacing w:after="0"/>
        <w:ind w:left="720" w:hanging="720"/>
      </w:pPr>
      <w:bookmarkStart w:id="50" w:name="_ENREF_50"/>
      <w:r w:rsidRPr="00DE2D12">
        <w:t xml:space="preserve">Jolliffe, Ian T. 2002. </w:t>
      </w:r>
      <w:r w:rsidRPr="00DE2D12">
        <w:rPr>
          <w:i/>
        </w:rPr>
        <w:t>Principal Component Analysis</w:t>
      </w:r>
      <w:r w:rsidRPr="00DE2D12">
        <w:t>. New York: Springer.</w:t>
      </w:r>
      <w:bookmarkEnd w:id="50"/>
    </w:p>
    <w:p w14:paraId="1DA1A3CE" w14:textId="77777777" w:rsidR="00DE2D12" w:rsidRPr="00DE2D12" w:rsidRDefault="00DE2D12" w:rsidP="00DE2D12">
      <w:pPr>
        <w:pStyle w:val="EndNoteBibliography"/>
        <w:spacing w:after="0"/>
        <w:ind w:left="720" w:hanging="720"/>
      </w:pPr>
      <w:bookmarkStart w:id="51" w:name="_ENREF_51"/>
      <w:r w:rsidRPr="00DE2D12">
        <w:t xml:space="preserve">Jones, Peter Rasmussen. 1979. "Effects of Raw Materials on Biface Manufacture."  </w:t>
      </w:r>
      <w:r w:rsidRPr="00DE2D12">
        <w:rPr>
          <w:i/>
        </w:rPr>
        <w:t>Science</w:t>
      </w:r>
      <w:r w:rsidRPr="00DE2D12">
        <w:t xml:space="preserve"> 204 (4395):835-836.</w:t>
      </w:r>
      <w:bookmarkEnd w:id="51"/>
    </w:p>
    <w:p w14:paraId="008B8AD9" w14:textId="77777777" w:rsidR="00DE2D12" w:rsidRPr="00DE2D12" w:rsidRDefault="00DE2D12" w:rsidP="00DE2D12">
      <w:pPr>
        <w:pStyle w:val="EndNoteBibliography"/>
        <w:spacing w:after="0"/>
        <w:ind w:left="720" w:hanging="720"/>
      </w:pPr>
      <w:bookmarkStart w:id="52" w:name="_ENREF_52"/>
      <w:r w:rsidRPr="00DE2D12">
        <w:t xml:space="preserve">Jones, Peter Rasmussen. 1981. "Experimental implement manufacture and use; a case study from Olduvai Gorge, Tanzania."  </w:t>
      </w:r>
      <w:r w:rsidRPr="00DE2D12">
        <w:rPr>
          <w:i/>
        </w:rPr>
        <w:t>Philosophical Transactions of the Royal Society of London. B, Biological Sciences</w:t>
      </w:r>
      <w:r w:rsidRPr="00DE2D12">
        <w:t xml:space="preserve"> 292 (1057):189-195. doi: 10.1098/rstb.1981.0027.</w:t>
      </w:r>
      <w:bookmarkEnd w:id="52"/>
    </w:p>
    <w:p w14:paraId="170E33FB" w14:textId="77777777" w:rsidR="00DE2D12" w:rsidRPr="00DE2D12" w:rsidRDefault="00DE2D12" w:rsidP="00DE2D12">
      <w:pPr>
        <w:pStyle w:val="EndNoteBibliography"/>
        <w:spacing w:after="0"/>
        <w:ind w:left="720" w:hanging="720"/>
      </w:pPr>
      <w:bookmarkStart w:id="53" w:name="_ENREF_53"/>
      <w:r w:rsidRPr="00DE2D12">
        <w:t xml:space="preserve">Kendall, David G. 1981. "The Statistics of Shape." In </w:t>
      </w:r>
      <w:r w:rsidRPr="00DE2D12">
        <w:rPr>
          <w:i/>
        </w:rPr>
        <w:t>Interpreting Multivariate Data</w:t>
      </w:r>
      <w:r w:rsidRPr="00DE2D12">
        <w:t>, edited by Vic Barnett, 75-80. New York: Wiley.</w:t>
      </w:r>
      <w:bookmarkEnd w:id="53"/>
    </w:p>
    <w:p w14:paraId="59BB84B9" w14:textId="77777777" w:rsidR="00DE2D12" w:rsidRPr="00DE2D12" w:rsidRDefault="00DE2D12" w:rsidP="00DE2D12">
      <w:pPr>
        <w:pStyle w:val="EndNoteBibliography"/>
        <w:spacing w:after="0"/>
        <w:ind w:left="720" w:hanging="720"/>
      </w:pPr>
      <w:bookmarkStart w:id="54" w:name="_ENREF_54"/>
      <w:r w:rsidRPr="00DE2D12">
        <w:t xml:space="preserve">Kendall, David G. 1984. "Shape Manifolds, Procrustean Metrics, and Complex Projective Spaces."  </w:t>
      </w:r>
      <w:r w:rsidRPr="00DE2D12">
        <w:rPr>
          <w:i/>
        </w:rPr>
        <w:t>Bulletin of the London Mathematical Society</w:t>
      </w:r>
      <w:r w:rsidRPr="00DE2D12">
        <w:t xml:space="preserve"> 16 (2):81-121. doi: 10.1112/blms/16.2.81.</w:t>
      </w:r>
      <w:bookmarkEnd w:id="54"/>
    </w:p>
    <w:p w14:paraId="1CCDB780" w14:textId="4B8B8BA0" w:rsidR="00DE2D12" w:rsidRPr="00DE2D12" w:rsidRDefault="00DE2D12" w:rsidP="00DE2D12">
      <w:pPr>
        <w:pStyle w:val="EndNoteBibliography"/>
        <w:spacing w:after="0"/>
        <w:ind w:left="720" w:hanging="720"/>
      </w:pPr>
      <w:bookmarkStart w:id="55" w:name="_ENREF_55"/>
      <w:r w:rsidRPr="00DE2D12">
        <w:lastRenderedPageBreak/>
        <w:t xml:space="preserve">Kent, J. T., and K. V. Mardia. 2001. "Shape, Procrustes Tangent Projections and Bilateral Symmetry."  </w:t>
      </w:r>
      <w:r w:rsidRPr="00DE2D12">
        <w:rPr>
          <w:i/>
        </w:rPr>
        <w:t>Biometrika</w:t>
      </w:r>
      <w:r w:rsidRPr="00DE2D12">
        <w:t xml:space="preserve"> 88 (2):469-485. doi: </w:t>
      </w:r>
      <w:hyperlink r:id="rId22" w:history="1">
        <w:r w:rsidRPr="00DE2D12">
          <w:rPr>
            <w:rStyle w:val="Hyperlink"/>
          </w:rPr>
          <w:t>https://doi.org/10.1093/biomet/88.2.469</w:t>
        </w:r>
      </w:hyperlink>
      <w:r w:rsidRPr="00DE2D12">
        <w:t>.</w:t>
      </w:r>
      <w:bookmarkEnd w:id="55"/>
    </w:p>
    <w:p w14:paraId="3939C412" w14:textId="77777777" w:rsidR="00DE2D12" w:rsidRPr="00DE2D12" w:rsidRDefault="00DE2D12" w:rsidP="00DE2D12">
      <w:pPr>
        <w:pStyle w:val="EndNoteBibliography"/>
        <w:spacing w:after="0"/>
        <w:ind w:left="720" w:hanging="720"/>
      </w:pPr>
      <w:bookmarkStart w:id="56" w:name="_ENREF_56"/>
      <w:r w:rsidRPr="00DE2D12">
        <w:t>Kleinschmidt, Ulrich K. W. 1982. "Review and Analysis of the A. C. Saunders Site, 41AN19, Anderson County, Texas." MA Thesis, Department of Anthropology, The University of Texas.</w:t>
      </w:r>
      <w:bookmarkEnd w:id="56"/>
    </w:p>
    <w:p w14:paraId="2E28A4BD" w14:textId="77777777" w:rsidR="00DE2D12" w:rsidRPr="00DE2D12" w:rsidRDefault="00DE2D12" w:rsidP="00DE2D12">
      <w:pPr>
        <w:pStyle w:val="EndNoteBibliography"/>
        <w:spacing w:after="0"/>
        <w:ind w:left="720" w:hanging="720"/>
      </w:pPr>
      <w:bookmarkStart w:id="57" w:name="_ENREF_57"/>
      <w:r w:rsidRPr="00DE2D12">
        <w:t xml:space="preserve">Kuhn, Steven L. 1995. </w:t>
      </w:r>
      <w:r w:rsidRPr="00DE2D12">
        <w:rPr>
          <w:i/>
        </w:rPr>
        <w:t>Mousterian Lithic Technology: An Ecological Perspective</w:t>
      </w:r>
      <w:r w:rsidRPr="00DE2D12">
        <w:t>. Princeton: Princeton University Press.</w:t>
      </w:r>
      <w:bookmarkEnd w:id="57"/>
    </w:p>
    <w:p w14:paraId="00250D5B" w14:textId="77777777" w:rsidR="00DE2D12" w:rsidRPr="00DE2D12" w:rsidRDefault="00DE2D12" w:rsidP="00DE2D12">
      <w:pPr>
        <w:pStyle w:val="EndNoteBibliography"/>
        <w:spacing w:after="0"/>
        <w:ind w:left="720" w:hanging="720"/>
      </w:pPr>
      <w:bookmarkStart w:id="58" w:name="_ENREF_58"/>
      <w:r w:rsidRPr="00DE2D12">
        <w:t xml:space="preserve">Leek, Jeffrey T., and Roger D. Peng. 2015. "Opinion: Reproducible Research can still be Wrong: Adopting a Prevention Approach."  </w:t>
      </w:r>
      <w:r w:rsidRPr="00DE2D12">
        <w:rPr>
          <w:i/>
        </w:rPr>
        <w:t>Proc Natl Acad Sci U S A</w:t>
      </w:r>
      <w:r w:rsidRPr="00DE2D12">
        <w:t xml:space="preserve"> 112 (6):1645-6. doi: 10.1073/pnas.1421412111.</w:t>
      </w:r>
      <w:bookmarkEnd w:id="58"/>
    </w:p>
    <w:p w14:paraId="6115B1B2" w14:textId="77777777" w:rsidR="00DE2D12" w:rsidRPr="00DE2D12" w:rsidRDefault="00DE2D12" w:rsidP="00DE2D12">
      <w:pPr>
        <w:pStyle w:val="EndNoteBibliography"/>
        <w:spacing w:after="0"/>
        <w:ind w:left="720" w:hanging="720"/>
      </w:pPr>
      <w:bookmarkStart w:id="59" w:name="_ENREF_59"/>
      <w:r w:rsidRPr="00DE2D12">
        <w:t xml:space="preserve">Lin, Sam C., Shannon P. McPherron, and Harold L. Dibble. 2015. "Establishing statistical confidence in Cortex Ratios within and among lithic assemblages: a case study of the Middle Paleolithic of southwestern France."  </w:t>
      </w:r>
      <w:r w:rsidRPr="00DE2D12">
        <w:rPr>
          <w:i/>
        </w:rPr>
        <w:t>Journal of Archaeological Science</w:t>
      </w:r>
      <w:r w:rsidRPr="00DE2D12">
        <w:t xml:space="preserve"> 59:89-109. doi: 10.1016/j.jas.2015.04.004.</w:t>
      </w:r>
      <w:bookmarkEnd w:id="59"/>
    </w:p>
    <w:p w14:paraId="487F8E7E" w14:textId="77777777" w:rsidR="00DE2D12" w:rsidRPr="00DE2D12" w:rsidRDefault="00DE2D12" w:rsidP="00DE2D12">
      <w:pPr>
        <w:pStyle w:val="EndNoteBibliography"/>
        <w:spacing w:after="0"/>
        <w:ind w:left="720" w:hanging="720"/>
      </w:pPr>
      <w:bookmarkStart w:id="60" w:name="_ENREF_60"/>
      <w:r w:rsidRPr="00DE2D12">
        <w:t xml:space="preserve">Marwick, Ben. 2016. "Computational Reproducibility in Archaeological Research: Basic Principles and a Case Study of Their Implementation."  </w:t>
      </w:r>
      <w:r w:rsidRPr="00DE2D12">
        <w:rPr>
          <w:i/>
        </w:rPr>
        <w:t>Journal of Archaeological Method and Theory</w:t>
      </w:r>
      <w:r w:rsidRPr="00DE2D12">
        <w:t xml:space="preserve"> 24 (2):424-450. doi: 10.1007/s10816-015-9272-9.</w:t>
      </w:r>
      <w:bookmarkEnd w:id="60"/>
    </w:p>
    <w:p w14:paraId="1E452ABD" w14:textId="77777777" w:rsidR="00DE2D12" w:rsidRPr="00DE2D12" w:rsidRDefault="00DE2D12" w:rsidP="00DE2D12">
      <w:pPr>
        <w:pStyle w:val="EndNoteBibliography"/>
        <w:spacing w:after="0"/>
        <w:ind w:left="720" w:hanging="720"/>
      </w:pPr>
      <w:bookmarkStart w:id="61" w:name="_ENREF_61"/>
      <w:r w:rsidRPr="00DE2D12">
        <w:t xml:space="preserve">Marwick, Ben, Li-Ying Wang, Ryan Robinson, and Hope Loiselle. 2019. "How to Use Replication Assignments for Teaching Integrity in Empirical Archaeology."  </w:t>
      </w:r>
      <w:r w:rsidRPr="00DE2D12">
        <w:rPr>
          <w:i/>
        </w:rPr>
        <w:t>Advances in Archaeological Practice</w:t>
      </w:r>
      <w:r w:rsidRPr="00DE2D12">
        <w:t xml:space="preserve"> 8 (1):78-86. doi: 10.1017/aap.2019.38.</w:t>
      </w:r>
      <w:bookmarkEnd w:id="61"/>
    </w:p>
    <w:p w14:paraId="4647D548" w14:textId="77777777" w:rsidR="00DE2D12" w:rsidRPr="00DE2D12" w:rsidRDefault="00DE2D12" w:rsidP="00DE2D12">
      <w:pPr>
        <w:pStyle w:val="EndNoteBibliography"/>
        <w:spacing w:after="0"/>
        <w:ind w:left="720" w:hanging="720"/>
      </w:pPr>
      <w:bookmarkStart w:id="62" w:name="_ENREF_62"/>
      <w:r w:rsidRPr="00DE2D12">
        <w:t xml:space="preserve">McGrath, James R., Margaret Beck, and Matthew E. Hill. 2017. "Replicating Red: Analysis of ceramic slip color with CIELAB color data."  </w:t>
      </w:r>
      <w:r w:rsidRPr="00DE2D12">
        <w:rPr>
          <w:i/>
        </w:rPr>
        <w:t>Journal of Archaeological Science: Reports</w:t>
      </w:r>
      <w:r w:rsidRPr="00DE2D12">
        <w:t xml:space="preserve"> 14:432-438. doi: 10.1016/j.jasrep.2017.06.020.</w:t>
      </w:r>
      <w:bookmarkEnd w:id="62"/>
    </w:p>
    <w:p w14:paraId="1765F384" w14:textId="77777777" w:rsidR="00DE2D12" w:rsidRPr="00DE2D12" w:rsidRDefault="00DE2D12" w:rsidP="00DE2D12">
      <w:pPr>
        <w:pStyle w:val="EndNoteBibliography"/>
        <w:spacing w:after="0"/>
        <w:ind w:left="720" w:hanging="720"/>
      </w:pPr>
      <w:bookmarkStart w:id="63" w:name="_ENREF_63"/>
      <w:r w:rsidRPr="00DE2D12">
        <w:t>Miller, D. Shane. 2007. "Site Formation Processes in an Upland Paleoindian Site: The 2005 – 2007 Topper Firebreak Excavations." MA Thesis, Department of Anthropology, The University of Tennessee.</w:t>
      </w:r>
      <w:bookmarkEnd w:id="63"/>
    </w:p>
    <w:p w14:paraId="02A230FA" w14:textId="77777777" w:rsidR="00DE2D12" w:rsidRPr="00DE2D12" w:rsidRDefault="00DE2D12" w:rsidP="00DE2D12">
      <w:pPr>
        <w:pStyle w:val="EndNoteBibliography"/>
        <w:spacing w:after="0"/>
        <w:ind w:left="720" w:hanging="720"/>
      </w:pPr>
      <w:bookmarkStart w:id="64" w:name="_ENREF_64"/>
      <w:r w:rsidRPr="00DE2D12">
        <w:t xml:space="preserve">Munsell, Albert Henry. 1915. </w:t>
      </w:r>
      <w:r w:rsidRPr="00DE2D12">
        <w:rPr>
          <w:i/>
        </w:rPr>
        <w:t>Atlas of the Munsell color system</w:t>
      </w:r>
      <w:r w:rsidRPr="00DE2D12">
        <w:t>: Wadsworth, Howland &amp; Company, Incorporated, Printers.</w:t>
      </w:r>
      <w:bookmarkEnd w:id="64"/>
    </w:p>
    <w:p w14:paraId="010B4D1A" w14:textId="77777777" w:rsidR="00DE2D12" w:rsidRPr="00DE2D12" w:rsidRDefault="00DE2D12" w:rsidP="00DE2D12">
      <w:pPr>
        <w:pStyle w:val="EndNoteBibliography"/>
        <w:spacing w:after="0"/>
        <w:ind w:left="720" w:hanging="720"/>
      </w:pPr>
      <w:bookmarkStart w:id="65" w:name="_ENREF_65"/>
      <w:r w:rsidRPr="00DE2D12">
        <w:t xml:space="preserve">O'Higgins, Paul, and Nicholas Jones. 1998. "Facial growth in Cercocebus torquatus: an application of three-dimensional geometric morphometric techniques to the study of morphological variation."  </w:t>
      </w:r>
      <w:r w:rsidRPr="00DE2D12">
        <w:rPr>
          <w:i/>
        </w:rPr>
        <w:t>J Anat</w:t>
      </w:r>
      <w:r w:rsidRPr="00DE2D12">
        <w:t xml:space="preserve"> 193 ( Pt 2) (2):251-72. doi: 10.1046/j.1469-7580.1998.19320251.x.</w:t>
      </w:r>
      <w:bookmarkEnd w:id="65"/>
    </w:p>
    <w:p w14:paraId="0A714299" w14:textId="77777777" w:rsidR="00DE2D12" w:rsidRPr="00DE2D12" w:rsidRDefault="00DE2D12" w:rsidP="00DE2D12">
      <w:pPr>
        <w:pStyle w:val="EndNoteBibliography"/>
        <w:spacing w:after="0"/>
        <w:ind w:left="720" w:hanging="720"/>
      </w:pPr>
      <w:bookmarkStart w:id="66" w:name="_ENREF_66"/>
      <w:r w:rsidRPr="00DE2D12">
        <w:t>Olsen, Aaron M., and Mark W. Westneat. 2015. "StereoMorph: an R package for the collection of 3D landmarks and curves using a stereo camera set</w:t>
      </w:r>
      <w:r w:rsidRPr="00DE2D12">
        <w:rPr>
          <w:rFonts w:ascii="Cambria Math" w:hAnsi="Cambria Math" w:cs="Cambria Math"/>
        </w:rPr>
        <w:t>‐</w:t>
      </w:r>
      <w:r w:rsidRPr="00DE2D12">
        <w:t xml:space="preserve">up."  </w:t>
      </w:r>
      <w:r w:rsidRPr="00DE2D12">
        <w:rPr>
          <w:i/>
        </w:rPr>
        <w:t>Methods in Ecology and Evolution</w:t>
      </w:r>
      <w:r w:rsidRPr="00DE2D12">
        <w:t xml:space="preserve"> 6 (3):351-356. doi: 10.1111/2041-210x.12326.</w:t>
      </w:r>
      <w:bookmarkEnd w:id="66"/>
    </w:p>
    <w:p w14:paraId="5112DE99" w14:textId="77777777" w:rsidR="00DE2D12" w:rsidRPr="00DE2D12" w:rsidRDefault="00DE2D12" w:rsidP="00DE2D12">
      <w:pPr>
        <w:pStyle w:val="EndNoteBibliography"/>
        <w:spacing w:after="0"/>
        <w:ind w:left="720" w:hanging="720"/>
      </w:pPr>
      <w:bookmarkStart w:id="67" w:name="_ENREF_67"/>
      <w:r w:rsidRPr="00DE2D12">
        <w:t xml:space="preserve">Peels, R., and L. Bouter. 2018. "Humanities need a replication drive too."  </w:t>
      </w:r>
      <w:r w:rsidRPr="00DE2D12">
        <w:rPr>
          <w:i/>
        </w:rPr>
        <w:t>Nature</w:t>
      </w:r>
      <w:r w:rsidRPr="00DE2D12">
        <w:t xml:space="preserve"> 558 (7710):372. doi: 10.1038/d41586-018-05454-w.</w:t>
      </w:r>
      <w:bookmarkEnd w:id="67"/>
    </w:p>
    <w:p w14:paraId="2DE8B880" w14:textId="77777777" w:rsidR="00DE2D12" w:rsidRPr="00DE2D12" w:rsidRDefault="00DE2D12" w:rsidP="00DE2D12">
      <w:pPr>
        <w:pStyle w:val="EndNoteBibliography"/>
        <w:spacing w:after="0"/>
        <w:ind w:left="720" w:hanging="720"/>
      </w:pPr>
      <w:bookmarkStart w:id="68" w:name="_ENREF_68"/>
      <w:r w:rsidRPr="00DE2D12">
        <w:t xml:space="preserve">Peng, Roger D. 2011. "Reproducible Research in Computational Science."  </w:t>
      </w:r>
      <w:r w:rsidRPr="00DE2D12">
        <w:rPr>
          <w:i/>
        </w:rPr>
        <w:t>Science</w:t>
      </w:r>
      <w:r w:rsidRPr="00DE2D12">
        <w:t xml:space="preserve"> 334 (6060):1226-7. doi: 10.1126/science.1213847.</w:t>
      </w:r>
      <w:bookmarkEnd w:id="68"/>
    </w:p>
    <w:p w14:paraId="56CE65B2" w14:textId="77777777" w:rsidR="00DE2D12" w:rsidRPr="00DE2D12" w:rsidRDefault="00DE2D12" w:rsidP="00DE2D12">
      <w:pPr>
        <w:pStyle w:val="EndNoteBibliography"/>
        <w:spacing w:after="0"/>
        <w:ind w:left="720" w:hanging="720"/>
      </w:pPr>
      <w:bookmarkStart w:id="69" w:name="_ENREF_69"/>
      <w:r w:rsidRPr="00DE2D12">
        <w:t xml:space="preserve">Phillips, Philip, and James A. Brown. 1978-1984. </w:t>
      </w:r>
      <w:r w:rsidRPr="00DE2D12">
        <w:rPr>
          <w:i/>
        </w:rPr>
        <w:t>Pre-Columbian Shell Engravings from the Craig Mound at Spiro, Oklahoma</w:t>
      </w:r>
      <w:r w:rsidRPr="00DE2D12">
        <w:t>. Vol. 6 Vols. Cambridge: Peabody Museum Press.</w:t>
      </w:r>
      <w:bookmarkEnd w:id="69"/>
    </w:p>
    <w:p w14:paraId="2879D03D" w14:textId="77777777" w:rsidR="00DE2D12" w:rsidRPr="00DE2D12" w:rsidRDefault="00DE2D12" w:rsidP="00DE2D12">
      <w:pPr>
        <w:pStyle w:val="EndNoteBibliography"/>
        <w:spacing w:after="0"/>
        <w:ind w:left="720" w:hanging="720"/>
      </w:pPr>
      <w:bookmarkStart w:id="70" w:name="_ENREF_70"/>
      <w:r w:rsidRPr="00DE2D12">
        <w:lastRenderedPageBreak/>
        <w:t>Quigg, Michael, Paul Matchen, Robert Ricklis, Shannon Gray, Charles Frederick, and Jason Barrett. 2014. Eligibility Testing at Three Prehistoric Sites at Lynch Creek, Lampasas County, Texas. Austin: Texas Department of Transportation, Environmental Affairs Division, Archeological Studies Program.</w:t>
      </w:r>
      <w:bookmarkEnd w:id="70"/>
    </w:p>
    <w:p w14:paraId="1729EA45" w14:textId="77777777" w:rsidR="00DE2D12" w:rsidRPr="00DE2D12" w:rsidRDefault="00DE2D12" w:rsidP="00DE2D12">
      <w:pPr>
        <w:pStyle w:val="EndNoteBibliography"/>
        <w:spacing w:after="0"/>
        <w:ind w:left="720" w:hanging="720"/>
      </w:pPr>
      <w:bookmarkStart w:id="71" w:name="_ENREF_71"/>
      <w:r w:rsidRPr="00DE2D12">
        <w:t xml:space="preserve">R Core Development Team. 2023. </w:t>
      </w:r>
      <w:r w:rsidRPr="00DE2D12">
        <w:rPr>
          <w:i/>
        </w:rPr>
        <w:t>R: A Language and Environment for Statistical Computing. Electronic resource, accessed January 5, 2023</w:t>
      </w:r>
      <w:r w:rsidRPr="00DE2D12">
        <w:t>. Vienna, Austria: R Foundation for Statistical Computing.</w:t>
      </w:r>
      <w:bookmarkEnd w:id="71"/>
    </w:p>
    <w:p w14:paraId="1F78BBB0" w14:textId="77777777" w:rsidR="00DE2D12" w:rsidRPr="00DE2D12" w:rsidRDefault="00DE2D12" w:rsidP="00DE2D12">
      <w:pPr>
        <w:pStyle w:val="EndNoteBibliography"/>
        <w:spacing w:after="0"/>
        <w:ind w:left="720" w:hanging="720"/>
      </w:pPr>
      <w:bookmarkStart w:id="72" w:name="_ENREF_72"/>
      <w:r w:rsidRPr="00DE2D12">
        <w:t xml:space="preserve">Reitze, William T., Christina Sinkovec, and Bruce B. Huckell. 2012. "Folsom Technology and Toolstone Use at the Martin Site, North Central New Mexico."  </w:t>
      </w:r>
      <w:r w:rsidRPr="00DE2D12">
        <w:rPr>
          <w:i/>
        </w:rPr>
        <w:t>Plains Anthropologist</w:t>
      </w:r>
      <w:r w:rsidRPr="00DE2D12">
        <w:t xml:space="preserve"> 57 (223):237-259. doi: 10.1179/pan.2012.019.</w:t>
      </w:r>
      <w:bookmarkEnd w:id="72"/>
    </w:p>
    <w:p w14:paraId="28E42892" w14:textId="77777777" w:rsidR="00DE2D12" w:rsidRPr="00DE2D12" w:rsidRDefault="00DE2D12" w:rsidP="00DE2D12">
      <w:pPr>
        <w:pStyle w:val="EndNoteBibliography"/>
        <w:spacing w:after="0"/>
        <w:ind w:left="720" w:hanging="720"/>
      </w:pPr>
      <w:bookmarkStart w:id="73" w:name="_ENREF_73"/>
      <w:r w:rsidRPr="00DE2D12">
        <w:t xml:space="preserve">Rohlf, F. James. 1999. "Shape Statistics: Procrustes Superimpositions and Tangent Spaces."  </w:t>
      </w:r>
      <w:r w:rsidRPr="00DE2D12">
        <w:rPr>
          <w:i/>
        </w:rPr>
        <w:t>Journal of Classification</w:t>
      </w:r>
      <w:r w:rsidRPr="00DE2D12">
        <w:t xml:space="preserve"> 16 (2):197-223. doi: 10.1007/s003579900054.</w:t>
      </w:r>
      <w:bookmarkEnd w:id="73"/>
    </w:p>
    <w:p w14:paraId="02082F71" w14:textId="77777777" w:rsidR="00DE2D12" w:rsidRPr="00DE2D12" w:rsidRDefault="00DE2D12" w:rsidP="00DE2D12">
      <w:pPr>
        <w:pStyle w:val="EndNoteBibliography"/>
        <w:spacing w:after="0"/>
        <w:ind w:left="720" w:hanging="720"/>
      </w:pPr>
      <w:bookmarkStart w:id="74" w:name="_ENREF_74"/>
      <w:r w:rsidRPr="00DE2D12">
        <w:t xml:space="preserve">Rohlf, F. James, and Leslie F. Marcus. 1993. "A Revolution in Morphometrics."  </w:t>
      </w:r>
      <w:r w:rsidRPr="00DE2D12">
        <w:rPr>
          <w:i/>
        </w:rPr>
        <w:t>Trends in Ecology &amp; Evolution</w:t>
      </w:r>
      <w:r w:rsidRPr="00DE2D12">
        <w:t xml:space="preserve"> 8 (4):129-132. doi: 10.1016/0169-5347(93)90024-J.</w:t>
      </w:r>
      <w:bookmarkEnd w:id="74"/>
    </w:p>
    <w:p w14:paraId="55AA4913" w14:textId="77777777" w:rsidR="00DE2D12" w:rsidRPr="00DE2D12" w:rsidRDefault="00DE2D12" w:rsidP="00DE2D12">
      <w:pPr>
        <w:pStyle w:val="EndNoteBibliography"/>
        <w:spacing w:after="0"/>
        <w:ind w:left="720" w:hanging="720"/>
      </w:pPr>
      <w:bookmarkStart w:id="75" w:name="_ENREF_75"/>
      <w:r w:rsidRPr="00DE2D12">
        <w:t xml:space="preserve">Rohlf, F. James, and Dennis E. Slice. 1990. "Extensions of the Procrustes Method for the Optimal Superimposition of Landmarks."  </w:t>
      </w:r>
      <w:r w:rsidRPr="00DE2D12">
        <w:rPr>
          <w:i/>
        </w:rPr>
        <w:t>Systematic Zoology</w:t>
      </w:r>
      <w:r w:rsidRPr="00DE2D12">
        <w:t xml:space="preserve"> 39 (1):40-59. doi: 10.2307/2992207.</w:t>
      </w:r>
      <w:bookmarkEnd w:id="75"/>
    </w:p>
    <w:p w14:paraId="16047545" w14:textId="77777777" w:rsidR="00DE2D12" w:rsidRPr="00DE2D12" w:rsidRDefault="00DE2D12" w:rsidP="00DE2D12">
      <w:pPr>
        <w:pStyle w:val="EndNoteBibliography"/>
        <w:spacing w:after="0"/>
        <w:ind w:left="720" w:hanging="720"/>
      </w:pPr>
      <w:bookmarkStart w:id="76" w:name="_ENREF_76"/>
      <w:r w:rsidRPr="00DE2D12">
        <w:t xml:space="preserve">Rubner, Yossi, and Carlo Tomasi. 2001. </w:t>
      </w:r>
      <w:r w:rsidRPr="00DE2D12">
        <w:rPr>
          <w:i/>
        </w:rPr>
        <w:t>Perceptual metrics for image database navigation</w:t>
      </w:r>
      <w:r w:rsidRPr="00DE2D12">
        <w:t>. London: Springer Science &amp; Business Media.</w:t>
      </w:r>
      <w:bookmarkEnd w:id="76"/>
    </w:p>
    <w:p w14:paraId="6B9FAF3D" w14:textId="77777777" w:rsidR="00DE2D12" w:rsidRPr="00DE2D12" w:rsidRDefault="00DE2D12" w:rsidP="00DE2D12">
      <w:pPr>
        <w:pStyle w:val="EndNoteBibliography"/>
        <w:spacing w:after="0"/>
        <w:ind w:left="720" w:hanging="720"/>
      </w:pPr>
      <w:bookmarkStart w:id="77" w:name="_ENREF_77"/>
      <w:r w:rsidRPr="00DE2D12">
        <w:t xml:space="preserve">Ruck, Lana, and Clifford T. Brown. 2015. "Quantitative analysis of Munsell color data from archeological ceramics."  </w:t>
      </w:r>
      <w:r w:rsidRPr="00DE2D12">
        <w:rPr>
          <w:i/>
        </w:rPr>
        <w:t>Journal of Archaeological Science: Reports</w:t>
      </w:r>
      <w:r w:rsidRPr="00DE2D12">
        <w:t xml:space="preserve"> 3:549-557. doi: 10.1016/j.jasrep.2015.08.014.</w:t>
      </w:r>
      <w:bookmarkEnd w:id="77"/>
    </w:p>
    <w:p w14:paraId="2E485C9B" w14:textId="77777777" w:rsidR="00DE2D12" w:rsidRPr="00DE2D12" w:rsidRDefault="00DE2D12" w:rsidP="00DE2D12">
      <w:pPr>
        <w:pStyle w:val="EndNoteBibliography"/>
        <w:spacing w:after="0"/>
        <w:ind w:left="720" w:hanging="720"/>
      </w:pPr>
      <w:bookmarkStart w:id="78" w:name="_ENREF_78"/>
      <w:r w:rsidRPr="00DE2D12">
        <w:t xml:space="preserve">Selden Jr., Robert Z. 2023. "Morphologically Similar, but Regionally Distinct: Perdiz Arrow Points from Caddo Burial Contexts in the American Southeast."  </w:t>
      </w:r>
      <w:r w:rsidRPr="00DE2D12">
        <w:rPr>
          <w:i/>
        </w:rPr>
        <w:t>Lithic Technology</w:t>
      </w:r>
      <w:r w:rsidRPr="00DE2D12">
        <w:t xml:space="preserve"> (in press). doi: 10.1080/01977261.2022.2095492.</w:t>
      </w:r>
      <w:bookmarkEnd w:id="78"/>
    </w:p>
    <w:p w14:paraId="08FE1952" w14:textId="77777777" w:rsidR="00DE2D12" w:rsidRPr="00DE2D12" w:rsidRDefault="00DE2D12" w:rsidP="00DE2D12">
      <w:pPr>
        <w:pStyle w:val="EndNoteBibliography"/>
        <w:spacing w:after="0"/>
        <w:ind w:left="720" w:hanging="720"/>
      </w:pPr>
      <w:bookmarkStart w:id="79" w:name="_ENREF_79"/>
      <w:r w:rsidRPr="00DE2D12">
        <w:t xml:space="preserve">Selden Jr., Robert Z., and John E. Dockall. 2023. "Perdiz arrow points from Caddo burial contexts aid in defining discrete behavioral regions."  </w:t>
      </w:r>
      <w:r w:rsidRPr="00DE2D12">
        <w:rPr>
          <w:i/>
        </w:rPr>
        <w:t>Southeastern Archaeology</w:t>
      </w:r>
      <w:r w:rsidRPr="00DE2D12">
        <w:t xml:space="preserve"> (in press). doi: 10.1080/0734578X.2023.2182260.</w:t>
      </w:r>
      <w:bookmarkEnd w:id="79"/>
    </w:p>
    <w:p w14:paraId="5FEC9D0C" w14:textId="77777777" w:rsidR="00DE2D12" w:rsidRPr="00DE2D12" w:rsidRDefault="00DE2D12" w:rsidP="00DE2D12">
      <w:pPr>
        <w:pStyle w:val="EndNoteBibliography"/>
        <w:spacing w:after="0"/>
        <w:ind w:left="720" w:hanging="720"/>
      </w:pPr>
      <w:bookmarkStart w:id="80" w:name="_ENREF_80"/>
      <w:r w:rsidRPr="00DE2D12">
        <w:t xml:space="preserve">Selden Jr., Robert Z., John E. Dockall, C. Britt Bousman, and Timothy K. Perttula. 2021. "Shape as a function of time + raw material + burial context? An exploratory analysis of Perdiz arrow points from the ancestral Caddo area of the American Southeast."  </w:t>
      </w:r>
      <w:r w:rsidRPr="00DE2D12">
        <w:rPr>
          <w:i/>
        </w:rPr>
        <w:t>Journal of Archaeological Science: Reports</w:t>
      </w:r>
      <w:r w:rsidRPr="00DE2D12">
        <w:t xml:space="preserve"> 37:102916. doi: 10.1016/j.jasrep.2021.102916.</w:t>
      </w:r>
      <w:bookmarkEnd w:id="80"/>
    </w:p>
    <w:p w14:paraId="04921989" w14:textId="77777777" w:rsidR="00DE2D12" w:rsidRPr="00DE2D12" w:rsidRDefault="00DE2D12" w:rsidP="00DE2D12">
      <w:pPr>
        <w:pStyle w:val="EndNoteBibliography"/>
        <w:spacing w:after="0"/>
        <w:ind w:left="720" w:hanging="720"/>
      </w:pPr>
      <w:bookmarkStart w:id="81" w:name="_ENREF_81"/>
      <w:r w:rsidRPr="00DE2D12">
        <w:t xml:space="preserve">Selden Jr., Robert Z., John E. Dockall, and Morgane Dubied. 2020. "A quantitative assessment of intraspecific morphological variation in Gahagan bifaces from the southern Caddo area and central Texas."  </w:t>
      </w:r>
      <w:r w:rsidRPr="00DE2D12">
        <w:rPr>
          <w:i/>
        </w:rPr>
        <w:t>Southeastern Archaeology</w:t>
      </w:r>
      <w:r w:rsidRPr="00DE2D12">
        <w:t xml:space="preserve"> 39 (2):125-145. doi: 10.1080/0734578x.2020.1744416.</w:t>
      </w:r>
      <w:bookmarkEnd w:id="81"/>
    </w:p>
    <w:p w14:paraId="75E0DAB6" w14:textId="77777777" w:rsidR="00DE2D12" w:rsidRPr="00DE2D12" w:rsidRDefault="00DE2D12" w:rsidP="00DE2D12">
      <w:pPr>
        <w:pStyle w:val="EndNoteBibliography"/>
        <w:spacing w:after="0"/>
        <w:ind w:left="720" w:hanging="720"/>
      </w:pPr>
      <w:bookmarkStart w:id="82" w:name="_ENREF_82"/>
      <w:r w:rsidRPr="00DE2D12">
        <w:t xml:space="preserve">Selden Jr., Robert Z., John E. Dockall, and Harry J. Shafer. 2018. "Lithic Morphological Organisation: Gahagan Bifaces from the Southern Caddo Area."  </w:t>
      </w:r>
      <w:r w:rsidRPr="00DE2D12">
        <w:rPr>
          <w:i/>
        </w:rPr>
        <w:t>Digital Applications in Archaeology and Cultural Heritage</w:t>
      </w:r>
      <w:r w:rsidRPr="00DE2D12">
        <w:t xml:space="preserve"> 10:e00080. doi: 10.1016/j.daach.2018.e00080.</w:t>
      </w:r>
      <w:bookmarkEnd w:id="82"/>
    </w:p>
    <w:p w14:paraId="2396A1D6" w14:textId="77777777" w:rsidR="00DE2D12" w:rsidRPr="00DE2D12" w:rsidRDefault="00DE2D12" w:rsidP="00DE2D12">
      <w:pPr>
        <w:pStyle w:val="EndNoteBibliography"/>
        <w:spacing w:after="0"/>
        <w:ind w:left="720" w:hanging="720"/>
      </w:pPr>
      <w:bookmarkStart w:id="83" w:name="_ENREF_83"/>
      <w:r w:rsidRPr="00DE2D12">
        <w:lastRenderedPageBreak/>
        <w:t xml:space="preserve">Shott, Michael J., and Paul Sillitoe. 2004. "Modeling Use-Life Distributions in Archaeology Using New Guinea Wola Ethnographic Data."  </w:t>
      </w:r>
      <w:r w:rsidRPr="00DE2D12">
        <w:rPr>
          <w:i/>
        </w:rPr>
        <w:t>American Antiquity</w:t>
      </w:r>
      <w:r w:rsidRPr="00DE2D12">
        <w:t xml:space="preserve"> 69 (2):339-355. doi: 10.2307/4128424.</w:t>
      </w:r>
      <w:bookmarkEnd w:id="83"/>
    </w:p>
    <w:p w14:paraId="4F61A9BF" w14:textId="77777777" w:rsidR="00DE2D12" w:rsidRPr="00DE2D12" w:rsidRDefault="00DE2D12" w:rsidP="00DE2D12">
      <w:pPr>
        <w:pStyle w:val="EndNoteBibliography"/>
        <w:spacing w:after="0"/>
        <w:ind w:left="720" w:hanging="720"/>
      </w:pPr>
      <w:bookmarkStart w:id="84" w:name="_ENREF_84"/>
      <w:r w:rsidRPr="00DE2D12">
        <w:t xml:space="preserve">Slice, Dennis E. 2001. "Landmark Coordinates Aligned by Procrustes Analysis Do Not Lie in Kendall's Shape Space."  </w:t>
      </w:r>
      <w:r w:rsidRPr="00DE2D12">
        <w:rPr>
          <w:i/>
        </w:rPr>
        <w:t>Systematic Biology</w:t>
      </w:r>
      <w:r w:rsidRPr="00DE2D12">
        <w:t xml:space="preserve"> 50 (1):141-149. doi: 10.1080/10635150119110.</w:t>
      </w:r>
      <w:bookmarkEnd w:id="84"/>
    </w:p>
    <w:p w14:paraId="747347D0" w14:textId="77777777" w:rsidR="00DE2D12" w:rsidRPr="00DE2D12" w:rsidRDefault="00DE2D12" w:rsidP="00DE2D12">
      <w:pPr>
        <w:pStyle w:val="EndNoteBibliography"/>
        <w:spacing w:after="0"/>
        <w:ind w:left="720" w:hanging="720"/>
      </w:pPr>
      <w:bookmarkStart w:id="85" w:name="_ENREF_85"/>
      <w:r w:rsidRPr="00DE2D12">
        <w:t xml:space="preserve">Weber, Carey D. 2016. "Small Site Archeology: 41GL129, A Flake Cache Site in Gillespie County, Texas."  </w:t>
      </w:r>
      <w:r w:rsidRPr="00DE2D12">
        <w:rPr>
          <w:i/>
        </w:rPr>
        <w:t>Bulletin of the Texas Archeological Society</w:t>
      </w:r>
      <w:r w:rsidRPr="00DE2D12">
        <w:t xml:space="preserve"> 87:163-184.</w:t>
      </w:r>
      <w:bookmarkEnd w:id="85"/>
    </w:p>
    <w:p w14:paraId="2BB88E7D" w14:textId="77777777" w:rsidR="00DE2D12" w:rsidRPr="00DE2D12" w:rsidRDefault="00DE2D12" w:rsidP="00DE2D12">
      <w:pPr>
        <w:pStyle w:val="EndNoteBibliography"/>
        <w:spacing w:after="0"/>
        <w:ind w:left="720" w:hanging="720"/>
      </w:pPr>
      <w:bookmarkStart w:id="86" w:name="_ENREF_86"/>
      <w:r w:rsidRPr="00DE2D12">
        <w:t xml:space="preserve">Weller, Hannah I., and Mark W. Westneat. 2019. "Quantitative color profiling of digital images with earth mover's distance using the R package colordistance."  </w:t>
      </w:r>
      <w:r w:rsidRPr="00DE2D12">
        <w:rPr>
          <w:i/>
        </w:rPr>
        <w:t>PeerJ</w:t>
      </w:r>
      <w:r w:rsidRPr="00DE2D12">
        <w:t xml:space="preserve"> 7:e6398. doi: 10.7717/peerj.6398.</w:t>
      </w:r>
      <w:bookmarkEnd w:id="86"/>
    </w:p>
    <w:p w14:paraId="2B17D72F" w14:textId="77777777" w:rsidR="00DE2D12" w:rsidRPr="00DE2D12" w:rsidRDefault="00DE2D12" w:rsidP="00DE2D12">
      <w:pPr>
        <w:pStyle w:val="EndNoteBibliography"/>
        <w:ind w:left="720" w:hanging="720"/>
      </w:pPr>
      <w:bookmarkStart w:id="87" w:name="_ENREF_87"/>
      <w:r w:rsidRPr="00DE2D12">
        <w:t xml:space="preserve">Whittaker, John C. 1994. </w:t>
      </w:r>
      <w:r w:rsidRPr="00DE2D12">
        <w:rPr>
          <w:i/>
        </w:rPr>
        <w:t>Flintknapping: Making and understanding stone tools</w:t>
      </w:r>
      <w:r w:rsidRPr="00DE2D12">
        <w:t>: University of Texas Press.</w:t>
      </w:r>
      <w:bookmarkEnd w:id="87"/>
    </w:p>
    <w:p w14:paraId="3262D998" w14:textId="623F2268" w:rsidR="00F70DED" w:rsidRPr="00DB547C" w:rsidRDefault="003A2684" w:rsidP="007219BD">
      <w:pPr>
        <w:rPr>
          <w:rFonts w:ascii="New Hero Light" w:hAnsi="New Hero Light"/>
        </w:rPr>
      </w:pPr>
      <w:r w:rsidRPr="00DB547C">
        <w:rPr>
          <w:rFonts w:ascii="New Hero Light" w:hAnsi="New Hero Light"/>
        </w:rPr>
        <w:fldChar w:fldCharType="end"/>
      </w:r>
      <w:r w:rsidR="0085783C" w:rsidRPr="00DB547C">
        <w:rPr>
          <w:rFonts w:ascii="New Hero Light" w:hAnsi="New Hero Light"/>
        </w:rPr>
        <w:fldChar w:fldCharType="begin"/>
      </w:r>
      <w:r w:rsidR="0085783C" w:rsidRPr="00DB547C">
        <w:rPr>
          <w:rFonts w:ascii="New Hero Light" w:hAnsi="New Hero Light"/>
        </w:rPr>
        <w:instrText xml:space="preserve"> ADDIN </w:instrText>
      </w:r>
      <w:r w:rsidR="0085783C" w:rsidRPr="00DB547C">
        <w:rPr>
          <w:rFonts w:ascii="New Hero Light" w:hAnsi="New Hero Light"/>
        </w:rPr>
        <w:fldChar w:fldCharType="end"/>
      </w:r>
    </w:p>
    <w:sectPr w:rsidR="00F70DED" w:rsidRPr="00DB547C" w:rsidSect="00A5675E">
      <w:footerReference w:type="default" r:id="rId23"/>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317B0F" w14:textId="77777777" w:rsidR="00E32A20" w:rsidRDefault="00E32A20" w:rsidP="00A5675E">
      <w:pPr>
        <w:spacing w:after="0" w:line="240" w:lineRule="auto"/>
      </w:pPr>
      <w:r>
        <w:separator/>
      </w:r>
    </w:p>
  </w:endnote>
  <w:endnote w:type="continuationSeparator" w:id="0">
    <w:p w14:paraId="622342D8" w14:textId="77777777" w:rsidR="00E32A20" w:rsidRDefault="00E32A20" w:rsidP="00A5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embedRegular r:id="rId1" w:fontKey="{63DC51B0-2D6F-D34F-8D7B-1CFCEF906D9F}"/>
  </w:font>
  <w:font w:name="Times New Roman">
    <w:panose1 w:val="02020603050405020304"/>
    <w:charset w:val="00"/>
    <w:family w:val="roman"/>
    <w:pitch w:val="variable"/>
    <w:sig w:usb0="E0002EFF" w:usb1="C000785B" w:usb2="00000009" w:usb3="00000000" w:csb0="000001FF" w:csb1="00000000"/>
    <w:embedRegular r:id="rId2" w:fontKey="{D0B2F013-D512-ED49-A221-5C2590C9A591}"/>
    <w:embedBold r:id="rId3" w:fontKey="{37DA995A-C3BE-AD4C-947C-171EB683FE5C}"/>
    <w:embedItalic r:id="rId4" w:fontKey="{8D27EFBB-B3AF-C047-BA63-2511AD26F69C}"/>
    <w:embedBoldItalic r:id="rId5" w:fontKey="{FF5F4E20-44F3-B54F-80D9-A384692D233F}"/>
  </w:font>
  <w:font w:name="Courier New">
    <w:panose1 w:val="02070309020205020404"/>
    <w:charset w:val="00"/>
    <w:family w:val="modern"/>
    <w:pitch w:val="fixed"/>
    <w:sig w:usb0="E0002EFF" w:usb1="C0007843" w:usb2="00000009" w:usb3="00000000" w:csb0="000001FF" w:csb1="00000000"/>
    <w:embedRegular r:id="rId6" w:fontKey="{89FE9B0F-AC47-F84A-9FE4-1D5C9DEAEC43}"/>
  </w:font>
  <w:font w:name="Wingdings">
    <w:panose1 w:val="05000000000000000000"/>
    <w:charset w:val="4D"/>
    <w:family w:val="decorative"/>
    <w:pitch w:val="variable"/>
    <w:sig w:usb0="00000003" w:usb1="00000000" w:usb2="00000000" w:usb3="00000000" w:csb0="80000001" w:csb1="00000000"/>
    <w:embedRegular r:id="rId7" w:fontKey="{8F6CCE8D-6B1F-5C49-9711-C843E4DCEE3D}"/>
  </w:font>
  <w:font w:name="Calibri">
    <w:panose1 w:val="020F0502020204030204"/>
    <w:charset w:val="00"/>
    <w:family w:val="swiss"/>
    <w:pitch w:val="variable"/>
    <w:sig w:usb0="E4002EFF" w:usb1="C000247B" w:usb2="00000009" w:usb3="00000000" w:csb0="000001FF" w:csb1="00000000"/>
    <w:embedRegular r:id="rId8" w:fontKey="{4C89B3EB-BEF0-5547-8557-90F27E4BB3EF}"/>
    <w:embedBold r:id="rId9" w:fontKey="{5D3F27E2-8844-4E4B-ADFB-04FAF80E7AD5}"/>
    <w:embedItalic r:id="rId10" w:fontKey="{277C1E7E-5983-5148-9E15-786BCE6F28EF}"/>
    <w:embedBoldItalic r:id="rId11" w:fontKey="{23E380DF-2014-7C4F-8723-FA512069EC39}"/>
  </w:font>
  <w:font w:name="New Hero Light">
    <w:panose1 w:val="02000400000000000000"/>
    <w:charset w:val="00"/>
    <w:family w:val="auto"/>
    <w:notTrueType/>
    <w:pitch w:val="variable"/>
    <w:sig w:usb0="A40002EF" w:usb1="4000206A" w:usb2="00000000" w:usb3="00000000" w:csb0="0000009F" w:csb1="00000000"/>
  </w:font>
  <w:font w:name="Calibri Light">
    <w:panose1 w:val="020F0302020204030204"/>
    <w:charset w:val="00"/>
    <w:family w:val="swiss"/>
    <w:pitch w:val="variable"/>
    <w:sig w:usb0="E4002EFF" w:usb1="C000247B" w:usb2="00000009" w:usb3="00000000" w:csb0="000001FF" w:csb1="00000000"/>
    <w:embedRegular r:id="rId12" w:fontKey="{26610F60-F10A-0349-B7CA-0EDE76611E9E}"/>
  </w:font>
  <w:font w:name="New Hero UltraLight">
    <w:panose1 w:val="02000300000000000000"/>
    <w:charset w:val="00"/>
    <w:family w:val="auto"/>
    <w:notTrueType/>
    <w:pitch w:val="variable"/>
    <w:sig w:usb0="A40002EF" w:usb1="4000206A" w:usb2="00000000" w:usb3="00000000" w:csb0="0000009F" w:csb1="00000000"/>
  </w:font>
  <w:font w:name="New Hero">
    <w:panose1 w:val="02000500000000000000"/>
    <w:charset w:val="00"/>
    <w:family w:val="auto"/>
    <w:notTrueType/>
    <w:pitch w:val="variable"/>
    <w:sig w:usb0="A40002EF" w:usb1="4000206A" w:usb2="00000000" w:usb3="00000000" w:csb0="0000009F" w:csb1="00000000"/>
  </w:font>
  <w:font w:name="Cambria Math">
    <w:panose1 w:val="02040503050406030204"/>
    <w:charset w:val="00"/>
    <w:family w:val="roman"/>
    <w:pitch w:val="variable"/>
    <w:sig w:usb0="E00006FF" w:usb1="420024FF" w:usb2="02000000" w:usb3="00000000" w:csb0="0000019F" w:csb1="00000000"/>
    <w:embedRegular r:id="rId13" w:fontKey="{D197DDAD-7050-4345-9636-C60D8D7C990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105643"/>
      <w:docPartObj>
        <w:docPartGallery w:val="Page Numbers (Bottom of Page)"/>
        <w:docPartUnique/>
      </w:docPartObj>
    </w:sdtPr>
    <w:sdtEndPr>
      <w:rPr>
        <w:noProof/>
      </w:rPr>
    </w:sdtEndPr>
    <w:sdtContent>
      <w:p w14:paraId="1D114297" w14:textId="034C28F4" w:rsidR="00A5675E" w:rsidRDefault="00A567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922610" w14:textId="77777777" w:rsidR="00A5675E" w:rsidRDefault="00A56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85FC41" w14:textId="77777777" w:rsidR="00E32A20" w:rsidRDefault="00E32A20" w:rsidP="00A5675E">
      <w:pPr>
        <w:spacing w:after="0" w:line="240" w:lineRule="auto"/>
      </w:pPr>
      <w:r>
        <w:separator/>
      </w:r>
    </w:p>
  </w:footnote>
  <w:footnote w:type="continuationSeparator" w:id="0">
    <w:p w14:paraId="08C521C3" w14:textId="77777777" w:rsidR="00E32A20" w:rsidRDefault="00E32A20" w:rsidP="00A56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BF53A0"/>
    <w:multiLevelType w:val="hybridMultilevel"/>
    <w:tmpl w:val="ED267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614729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New Hero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9azfz2xyws25gedrz4p5ae4sa9vdterwtrd&quot;&gt;My EndNote Library&lt;record-ids&gt;&lt;item&gt;5541&lt;/item&gt;&lt;item&gt;5604&lt;/item&gt;&lt;item&gt;5620&lt;/item&gt;&lt;item&gt;5629&lt;/item&gt;&lt;item&gt;5657&lt;/item&gt;&lt;item&gt;5906&lt;/item&gt;&lt;item&gt;5999&lt;/item&gt;&lt;item&gt;6163&lt;/item&gt;&lt;item&gt;7420&lt;/item&gt;&lt;item&gt;7427&lt;/item&gt;&lt;item&gt;7428&lt;/item&gt;&lt;item&gt;7429&lt;/item&gt;&lt;item&gt;7462&lt;/item&gt;&lt;item&gt;7469&lt;/item&gt;&lt;item&gt;7481&lt;/item&gt;&lt;item&gt;7483&lt;/item&gt;&lt;item&gt;7494&lt;/item&gt;&lt;item&gt;7503&lt;/item&gt;&lt;item&gt;7519&lt;/item&gt;&lt;item&gt;7523&lt;/item&gt;&lt;item&gt;7542&lt;/item&gt;&lt;item&gt;7543&lt;/item&gt;&lt;item&gt;7551&lt;/item&gt;&lt;item&gt;7974&lt;/item&gt;&lt;item&gt;8092&lt;/item&gt;&lt;item&gt;8409&lt;/item&gt;&lt;item&gt;8476&lt;/item&gt;&lt;item&gt;8529&lt;/item&gt;&lt;item&gt;8580&lt;/item&gt;&lt;item&gt;8588&lt;/item&gt;&lt;item&gt;8755&lt;/item&gt;&lt;item&gt;8796&lt;/item&gt;&lt;item&gt;9247&lt;/item&gt;&lt;item&gt;9378&lt;/item&gt;&lt;item&gt;10564&lt;/item&gt;&lt;item&gt;10708&lt;/item&gt;&lt;item&gt;11080&lt;/item&gt;&lt;item&gt;11082&lt;/item&gt;&lt;item&gt;11146&lt;/item&gt;&lt;item&gt;11149&lt;/item&gt;&lt;item&gt;11156&lt;/item&gt;&lt;item&gt;11157&lt;/item&gt;&lt;item&gt;11158&lt;/item&gt;&lt;item&gt;11159&lt;/item&gt;&lt;item&gt;11160&lt;/item&gt;&lt;item&gt;11162&lt;/item&gt;&lt;item&gt;11163&lt;/item&gt;&lt;item&gt;11164&lt;/item&gt;&lt;item&gt;11172&lt;/item&gt;&lt;item&gt;11189&lt;/item&gt;&lt;item&gt;11190&lt;/item&gt;&lt;item&gt;11197&lt;/item&gt;&lt;item&gt;11198&lt;/item&gt;&lt;item&gt;11200&lt;/item&gt;&lt;item&gt;11201&lt;/item&gt;&lt;item&gt;11202&lt;/item&gt;&lt;item&gt;11203&lt;/item&gt;&lt;item&gt;11204&lt;/item&gt;&lt;item&gt;11205&lt;/item&gt;&lt;item&gt;11206&lt;/item&gt;&lt;item&gt;11207&lt;/item&gt;&lt;item&gt;11208&lt;/item&gt;&lt;item&gt;11209&lt;/item&gt;&lt;item&gt;11210&lt;/item&gt;&lt;item&gt;11211&lt;/item&gt;&lt;item&gt;11213&lt;/item&gt;&lt;item&gt;11214&lt;/item&gt;&lt;item&gt;11215&lt;/item&gt;&lt;item&gt;11218&lt;/item&gt;&lt;item&gt;11219&lt;/item&gt;&lt;item&gt;11220&lt;/item&gt;&lt;item&gt;11221&lt;/item&gt;&lt;item&gt;11222&lt;/item&gt;&lt;item&gt;11235&lt;/item&gt;&lt;item&gt;11236&lt;/item&gt;&lt;item&gt;11244&lt;/item&gt;&lt;item&gt;11245&lt;/item&gt;&lt;item&gt;11246&lt;/item&gt;&lt;item&gt;11247&lt;/item&gt;&lt;item&gt;11248&lt;/item&gt;&lt;item&gt;11249&lt;/item&gt;&lt;item&gt;11258&lt;/item&gt;&lt;item&gt;11259&lt;/item&gt;&lt;item&gt;11260&lt;/item&gt;&lt;item&gt;11261&lt;/item&gt;&lt;item&gt;11262&lt;/item&gt;&lt;item&gt;11266&lt;/item&gt;&lt;/record-ids&gt;&lt;/item&gt;&lt;/Libraries&gt;"/>
  </w:docVars>
  <w:rsids>
    <w:rsidRoot w:val="00D72A3A"/>
    <w:rsid w:val="00006566"/>
    <w:rsid w:val="000308BE"/>
    <w:rsid w:val="00031177"/>
    <w:rsid w:val="00033EEB"/>
    <w:rsid w:val="000409EC"/>
    <w:rsid w:val="000529E1"/>
    <w:rsid w:val="00071679"/>
    <w:rsid w:val="000722E0"/>
    <w:rsid w:val="000853C0"/>
    <w:rsid w:val="000854FD"/>
    <w:rsid w:val="00087576"/>
    <w:rsid w:val="000A0585"/>
    <w:rsid w:val="000C1536"/>
    <w:rsid w:val="000C484D"/>
    <w:rsid w:val="000C7D20"/>
    <w:rsid w:val="000D62AF"/>
    <w:rsid w:val="000E49FA"/>
    <w:rsid w:val="000E536C"/>
    <w:rsid w:val="000E6F73"/>
    <w:rsid w:val="000F327B"/>
    <w:rsid w:val="000F4561"/>
    <w:rsid w:val="000F68FD"/>
    <w:rsid w:val="000F7C82"/>
    <w:rsid w:val="00100EB2"/>
    <w:rsid w:val="00101136"/>
    <w:rsid w:val="00102D60"/>
    <w:rsid w:val="00103578"/>
    <w:rsid w:val="00104092"/>
    <w:rsid w:val="001067AC"/>
    <w:rsid w:val="001222DD"/>
    <w:rsid w:val="001223AF"/>
    <w:rsid w:val="00126003"/>
    <w:rsid w:val="00132AEF"/>
    <w:rsid w:val="00134F9D"/>
    <w:rsid w:val="00137164"/>
    <w:rsid w:val="00142543"/>
    <w:rsid w:val="00153C0F"/>
    <w:rsid w:val="00155C62"/>
    <w:rsid w:val="001665F4"/>
    <w:rsid w:val="001705F6"/>
    <w:rsid w:val="00181384"/>
    <w:rsid w:val="00182229"/>
    <w:rsid w:val="00182EF5"/>
    <w:rsid w:val="00183CA4"/>
    <w:rsid w:val="00190706"/>
    <w:rsid w:val="001918D1"/>
    <w:rsid w:val="00197216"/>
    <w:rsid w:val="001A00FA"/>
    <w:rsid w:val="001A0856"/>
    <w:rsid w:val="001A142E"/>
    <w:rsid w:val="001A2E7E"/>
    <w:rsid w:val="001A523F"/>
    <w:rsid w:val="001A57B5"/>
    <w:rsid w:val="001B05F6"/>
    <w:rsid w:val="001B57B3"/>
    <w:rsid w:val="001B77EA"/>
    <w:rsid w:val="001C010D"/>
    <w:rsid w:val="001C0639"/>
    <w:rsid w:val="001C1580"/>
    <w:rsid w:val="001C3B04"/>
    <w:rsid w:val="001C5301"/>
    <w:rsid w:val="001C5611"/>
    <w:rsid w:val="001C6775"/>
    <w:rsid w:val="001C7040"/>
    <w:rsid w:val="001E1555"/>
    <w:rsid w:val="001E47BC"/>
    <w:rsid w:val="001F01F4"/>
    <w:rsid w:val="001F3A3E"/>
    <w:rsid w:val="002069E1"/>
    <w:rsid w:val="002132C6"/>
    <w:rsid w:val="00214714"/>
    <w:rsid w:val="00230A01"/>
    <w:rsid w:val="00231997"/>
    <w:rsid w:val="00232697"/>
    <w:rsid w:val="00232C58"/>
    <w:rsid w:val="002476F4"/>
    <w:rsid w:val="00251F1F"/>
    <w:rsid w:val="00254803"/>
    <w:rsid w:val="00273598"/>
    <w:rsid w:val="00274FCA"/>
    <w:rsid w:val="00281348"/>
    <w:rsid w:val="00286291"/>
    <w:rsid w:val="002875E9"/>
    <w:rsid w:val="00287F74"/>
    <w:rsid w:val="00290343"/>
    <w:rsid w:val="00290DAB"/>
    <w:rsid w:val="002A7B83"/>
    <w:rsid w:val="002B0770"/>
    <w:rsid w:val="002B3E23"/>
    <w:rsid w:val="002B4FEC"/>
    <w:rsid w:val="002C067A"/>
    <w:rsid w:val="002C305C"/>
    <w:rsid w:val="002C6405"/>
    <w:rsid w:val="002D6D4B"/>
    <w:rsid w:val="002E395A"/>
    <w:rsid w:val="002F3DA3"/>
    <w:rsid w:val="002F410D"/>
    <w:rsid w:val="003005CE"/>
    <w:rsid w:val="0031001E"/>
    <w:rsid w:val="0031002D"/>
    <w:rsid w:val="0031558E"/>
    <w:rsid w:val="0031654D"/>
    <w:rsid w:val="003253B9"/>
    <w:rsid w:val="0032586C"/>
    <w:rsid w:val="00326021"/>
    <w:rsid w:val="00340C5B"/>
    <w:rsid w:val="00341E31"/>
    <w:rsid w:val="003422F9"/>
    <w:rsid w:val="00351F64"/>
    <w:rsid w:val="00354B26"/>
    <w:rsid w:val="0035623B"/>
    <w:rsid w:val="003568E3"/>
    <w:rsid w:val="00357089"/>
    <w:rsid w:val="00364D65"/>
    <w:rsid w:val="00365E78"/>
    <w:rsid w:val="003671A6"/>
    <w:rsid w:val="00374157"/>
    <w:rsid w:val="00375C1A"/>
    <w:rsid w:val="00391B8B"/>
    <w:rsid w:val="00394377"/>
    <w:rsid w:val="0039473E"/>
    <w:rsid w:val="003A2684"/>
    <w:rsid w:val="003A326A"/>
    <w:rsid w:val="003B2353"/>
    <w:rsid w:val="003B2DD5"/>
    <w:rsid w:val="003D094B"/>
    <w:rsid w:val="003D0E20"/>
    <w:rsid w:val="003D339C"/>
    <w:rsid w:val="003D5867"/>
    <w:rsid w:val="003E5104"/>
    <w:rsid w:val="003F0E2E"/>
    <w:rsid w:val="003F1DED"/>
    <w:rsid w:val="003F4069"/>
    <w:rsid w:val="00400225"/>
    <w:rsid w:val="00400482"/>
    <w:rsid w:val="004124EA"/>
    <w:rsid w:val="004152A8"/>
    <w:rsid w:val="00420DCA"/>
    <w:rsid w:val="00424B6A"/>
    <w:rsid w:val="00427025"/>
    <w:rsid w:val="00427A59"/>
    <w:rsid w:val="00432F6C"/>
    <w:rsid w:val="00434969"/>
    <w:rsid w:val="0044398A"/>
    <w:rsid w:val="004464CE"/>
    <w:rsid w:val="0044784B"/>
    <w:rsid w:val="00456801"/>
    <w:rsid w:val="00456A58"/>
    <w:rsid w:val="0045736B"/>
    <w:rsid w:val="0046065E"/>
    <w:rsid w:val="00461309"/>
    <w:rsid w:val="004730CE"/>
    <w:rsid w:val="00482F96"/>
    <w:rsid w:val="004944C1"/>
    <w:rsid w:val="004A1BF6"/>
    <w:rsid w:val="004A25FF"/>
    <w:rsid w:val="004B0B15"/>
    <w:rsid w:val="004B2998"/>
    <w:rsid w:val="004B5296"/>
    <w:rsid w:val="004C081D"/>
    <w:rsid w:val="004C12CB"/>
    <w:rsid w:val="004C50B2"/>
    <w:rsid w:val="004E2D4E"/>
    <w:rsid w:val="004F5F7D"/>
    <w:rsid w:val="00512044"/>
    <w:rsid w:val="0051769C"/>
    <w:rsid w:val="00524D33"/>
    <w:rsid w:val="00530DAB"/>
    <w:rsid w:val="00531600"/>
    <w:rsid w:val="00536DE1"/>
    <w:rsid w:val="00537B15"/>
    <w:rsid w:val="00543FFB"/>
    <w:rsid w:val="00547D17"/>
    <w:rsid w:val="005511D4"/>
    <w:rsid w:val="00555CC8"/>
    <w:rsid w:val="00563463"/>
    <w:rsid w:val="00565FBD"/>
    <w:rsid w:val="00566132"/>
    <w:rsid w:val="00566667"/>
    <w:rsid w:val="00572E82"/>
    <w:rsid w:val="00573A63"/>
    <w:rsid w:val="00573AF4"/>
    <w:rsid w:val="00576FA2"/>
    <w:rsid w:val="00577791"/>
    <w:rsid w:val="00580414"/>
    <w:rsid w:val="00584530"/>
    <w:rsid w:val="00584ABA"/>
    <w:rsid w:val="00597B83"/>
    <w:rsid w:val="005B007F"/>
    <w:rsid w:val="005B1B7D"/>
    <w:rsid w:val="005B1EEA"/>
    <w:rsid w:val="005B48D2"/>
    <w:rsid w:val="005B7591"/>
    <w:rsid w:val="005B7C88"/>
    <w:rsid w:val="005C1ECD"/>
    <w:rsid w:val="005C658B"/>
    <w:rsid w:val="005D2E61"/>
    <w:rsid w:val="005E0B1F"/>
    <w:rsid w:val="005E72A1"/>
    <w:rsid w:val="005F069E"/>
    <w:rsid w:val="005F4CD8"/>
    <w:rsid w:val="005F535F"/>
    <w:rsid w:val="005F64AD"/>
    <w:rsid w:val="005F6825"/>
    <w:rsid w:val="0060151B"/>
    <w:rsid w:val="0061107B"/>
    <w:rsid w:val="00616C31"/>
    <w:rsid w:val="00620BB4"/>
    <w:rsid w:val="00621F81"/>
    <w:rsid w:val="0063409D"/>
    <w:rsid w:val="006430C7"/>
    <w:rsid w:val="00647777"/>
    <w:rsid w:val="00661738"/>
    <w:rsid w:val="00662726"/>
    <w:rsid w:val="00667653"/>
    <w:rsid w:val="00682131"/>
    <w:rsid w:val="00690608"/>
    <w:rsid w:val="00691A33"/>
    <w:rsid w:val="00692623"/>
    <w:rsid w:val="00695B3A"/>
    <w:rsid w:val="006A26A9"/>
    <w:rsid w:val="006B1A68"/>
    <w:rsid w:val="006B4634"/>
    <w:rsid w:val="006C01CD"/>
    <w:rsid w:val="006C04B9"/>
    <w:rsid w:val="006C14D3"/>
    <w:rsid w:val="006C3AEE"/>
    <w:rsid w:val="006C4192"/>
    <w:rsid w:val="006D02B6"/>
    <w:rsid w:val="006E32CE"/>
    <w:rsid w:val="006E3370"/>
    <w:rsid w:val="006E5C87"/>
    <w:rsid w:val="006F238F"/>
    <w:rsid w:val="006F5DA6"/>
    <w:rsid w:val="00703F7F"/>
    <w:rsid w:val="00704F7C"/>
    <w:rsid w:val="0070610B"/>
    <w:rsid w:val="00706160"/>
    <w:rsid w:val="007120CB"/>
    <w:rsid w:val="00712CB3"/>
    <w:rsid w:val="00713B6B"/>
    <w:rsid w:val="00720D67"/>
    <w:rsid w:val="007219BD"/>
    <w:rsid w:val="007355A7"/>
    <w:rsid w:val="00746090"/>
    <w:rsid w:val="00746F1B"/>
    <w:rsid w:val="00753CA5"/>
    <w:rsid w:val="00777AF2"/>
    <w:rsid w:val="0079293C"/>
    <w:rsid w:val="00792C33"/>
    <w:rsid w:val="007A1541"/>
    <w:rsid w:val="007A427A"/>
    <w:rsid w:val="007A79D2"/>
    <w:rsid w:val="007B029D"/>
    <w:rsid w:val="007B34B3"/>
    <w:rsid w:val="007B5491"/>
    <w:rsid w:val="007C484E"/>
    <w:rsid w:val="007D2C0F"/>
    <w:rsid w:val="007D2C23"/>
    <w:rsid w:val="007D71FD"/>
    <w:rsid w:val="007E1328"/>
    <w:rsid w:val="007E5F57"/>
    <w:rsid w:val="007E6E55"/>
    <w:rsid w:val="007F235E"/>
    <w:rsid w:val="007F530D"/>
    <w:rsid w:val="008005AA"/>
    <w:rsid w:val="00810BC6"/>
    <w:rsid w:val="00815929"/>
    <w:rsid w:val="00817707"/>
    <w:rsid w:val="0082175A"/>
    <w:rsid w:val="0082581D"/>
    <w:rsid w:val="00830E3E"/>
    <w:rsid w:val="008348B1"/>
    <w:rsid w:val="00834DF7"/>
    <w:rsid w:val="008452B4"/>
    <w:rsid w:val="00846008"/>
    <w:rsid w:val="00854608"/>
    <w:rsid w:val="0085783C"/>
    <w:rsid w:val="00860277"/>
    <w:rsid w:val="008605AD"/>
    <w:rsid w:val="0086282B"/>
    <w:rsid w:val="00864A1A"/>
    <w:rsid w:val="00864AD2"/>
    <w:rsid w:val="00864BDA"/>
    <w:rsid w:val="00871029"/>
    <w:rsid w:val="0087120D"/>
    <w:rsid w:val="00874315"/>
    <w:rsid w:val="00874C1B"/>
    <w:rsid w:val="00874C39"/>
    <w:rsid w:val="0089594B"/>
    <w:rsid w:val="008A6BA0"/>
    <w:rsid w:val="008A70ED"/>
    <w:rsid w:val="008A79FF"/>
    <w:rsid w:val="008B1755"/>
    <w:rsid w:val="008B33A8"/>
    <w:rsid w:val="008B3776"/>
    <w:rsid w:val="008C6829"/>
    <w:rsid w:val="008D3634"/>
    <w:rsid w:val="008D61B3"/>
    <w:rsid w:val="008E0DDF"/>
    <w:rsid w:val="008F0AF6"/>
    <w:rsid w:val="009054D6"/>
    <w:rsid w:val="009235E5"/>
    <w:rsid w:val="009264FE"/>
    <w:rsid w:val="00932FC7"/>
    <w:rsid w:val="0094613C"/>
    <w:rsid w:val="00946739"/>
    <w:rsid w:val="009552A6"/>
    <w:rsid w:val="00960A5E"/>
    <w:rsid w:val="00963558"/>
    <w:rsid w:val="00980B35"/>
    <w:rsid w:val="009916D7"/>
    <w:rsid w:val="009972F3"/>
    <w:rsid w:val="009B589F"/>
    <w:rsid w:val="009B724C"/>
    <w:rsid w:val="009C33DA"/>
    <w:rsid w:val="009C6B6F"/>
    <w:rsid w:val="009D082F"/>
    <w:rsid w:val="009D661E"/>
    <w:rsid w:val="009E2FE9"/>
    <w:rsid w:val="009E5187"/>
    <w:rsid w:val="009F65D5"/>
    <w:rsid w:val="00A01355"/>
    <w:rsid w:val="00A11E32"/>
    <w:rsid w:val="00A163E5"/>
    <w:rsid w:val="00A16402"/>
    <w:rsid w:val="00A222DA"/>
    <w:rsid w:val="00A22FA6"/>
    <w:rsid w:val="00A23ACD"/>
    <w:rsid w:val="00A26240"/>
    <w:rsid w:val="00A2780C"/>
    <w:rsid w:val="00A31091"/>
    <w:rsid w:val="00A310E4"/>
    <w:rsid w:val="00A316B8"/>
    <w:rsid w:val="00A40EF9"/>
    <w:rsid w:val="00A452AE"/>
    <w:rsid w:val="00A47D8E"/>
    <w:rsid w:val="00A47DAE"/>
    <w:rsid w:val="00A509ED"/>
    <w:rsid w:val="00A5318B"/>
    <w:rsid w:val="00A5675E"/>
    <w:rsid w:val="00A63024"/>
    <w:rsid w:val="00A67AE2"/>
    <w:rsid w:val="00A77912"/>
    <w:rsid w:val="00A86D2C"/>
    <w:rsid w:val="00A95AE6"/>
    <w:rsid w:val="00AA2E60"/>
    <w:rsid w:val="00AC6A2A"/>
    <w:rsid w:val="00AD1329"/>
    <w:rsid w:val="00AD369D"/>
    <w:rsid w:val="00AD3E50"/>
    <w:rsid w:val="00AD6903"/>
    <w:rsid w:val="00AE328E"/>
    <w:rsid w:val="00AE4362"/>
    <w:rsid w:val="00AE5509"/>
    <w:rsid w:val="00AE6B00"/>
    <w:rsid w:val="00AE6FE4"/>
    <w:rsid w:val="00AE7EBE"/>
    <w:rsid w:val="00AF0C3D"/>
    <w:rsid w:val="00B0327B"/>
    <w:rsid w:val="00B17589"/>
    <w:rsid w:val="00B2009A"/>
    <w:rsid w:val="00B22E25"/>
    <w:rsid w:val="00B25C7F"/>
    <w:rsid w:val="00B2681F"/>
    <w:rsid w:val="00B32394"/>
    <w:rsid w:val="00B32502"/>
    <w:rsid w:val="00B32816"/>
    <w:rsid w:val="00B34D43"/>
    <w:rsid w:val="00B50E5C"/>
    <w:rsid w:val="00B55DC5"/>
    <w:rsid w:val="00B62E03"/>
    <w:rsid w:val="00B72B8C"/>
    <w:rsid w:val="00B75E6F"/>
    <w:rsid w:val="00B91717"/>
    <w:rsid w:val="00B94D8B"/>
    <w:rsid w:val="00B9552A"/>
    <w:rsid w:val="00B95810"/>
    <w:rsid w:val="00B962A1"/>
    <w:rsid w:val="00BA32C6"/>
    <w:rsid w:val="00BA3B9F"/>
    <w:rsid w:val="00BA4725"/>
    <w:rsid w:val="00BA7AD1"/>
    <w:rsid w:val="00BB1A8E"/>
    <w:rsid w:val="00BB2F56"/>
    <w:rsid w:val="00BC6FE8"/>
    <w:rsid w:val="00BE13FB"/>
    <w:rsid w:val="00BE2525"/>
    <w:rsid w:val="00BE26C0"/>
    <w:rsid w:val="00BE53F2"/>
    <w:rsid w:val="00BE6196"/>
    <w:rsid w:val="00BE6A4D"/>
    <w:rsid w:val="00BE6CBF"/>
    <w:rsid w:val="00BF1A80"/>
    <w:rsid w:val="00BF4CD1"/>
    <w:rsid w:val="00BF4F17"/>
    <w:rsid w:val="00C00FDC"/>
    <w:rsid w:val="00C055E7"/>
    <w:rsid w:val="00C114F3"/>
    <w:rsid w:val="00C2078D"/>
    <w:rsid w:val="00C22BC1"/>
    <w:rsid w:val="00C25D8E"/>
    <w:rsid w:val="00C264B1"/>
    <w:rsid w:val="00C30AC3"/>
    <w:rsid w:val="00C36B96"/>
    <w:rsid w:val="00C40348"/>
    <w:rsid w:val="00C45B13"/>
    <w:rsid w:val="00C53D02"/>
    <w:rsid w:val="00C548D1"/>
    <w:rsid w:val="00C609B6"/>
    <w:rsid w:val="00C62FB4"/>
    <w:rsid w:val="00C63ACA"/>
    <w:rsid w:val="00C64B29"/>
    <w:rsid w:val="00C659C3"/>
    <w:rsid w:val="00C66A2F"/>
    <w:rsid w:val="00C74907"/>
    <w:rsid w:val="00C8277F"/>
    <w:rsid w:val="00C91273"/>
    <w:rsid w:val="00C9401A"/>
    <w:rsid w:val="00CC1C9F"/>
    <w:rsid w:val="00CC2F4F"/>
    <w:rsid w:val="00CC6E35"/>
    <w:rsid w:val="00CD30EC"/>
    <w:rsid w:val="00CD487E"/>
    <w:rsid w:val="00CD621B"/>
    <w:rsid w:val="00CD67A2"/>
    <w:rsid w:val="00CD741D"/>
    <w:rsid w:val="00CD7A63"/>
    <w:rsid w:val="00CE4E6B"/>
    <w:rsid w:val="00CF7648"/>
    <w:rsid w:val="00D0021E"/>
    <w:rsid w:val="00D01DCA"/>
    <w:rsid w:val="00D04F09"/>
    <w:rsid w:val="00D05376"/>
    <w:rsid w:val="00D05AE6"/>
    <w:rsid w:val="00D146E7"/>
    <w:rsid w:val="00D162D5"/>
    <w:rsid w:val="00D22F9A"/>
    <w:rsid w:val="00D25158"/>
    <w:rsid w:val="00D36C3A"/>
    <w:rsid w:val="00D40306"/>
    <w:rsid w:val="00D4574A"/>
    <w:rsid w:val="00D50112"/>
    <w:rsid w:val="00D62828"/>
    <w:rsid w:val="00D65733"/>
    <w:rsid w:val="00D66760"/>
    <w:rsid w:val="00D72A3A"/>
    <w:rsid w:val="00D7309D"/>
    <w:rsid w:val="00D7539D"/>
    <w:rsid w:val="00D76FDC"/>
    <w:rsid w:val="00D84F1B"/>
    <w:rsid w:val="00D911BB"/>
    <w:rsid w:val="00D91E36"/>
    <w:rsid w:val="00D927C2"/>
    <w:rsid w:val="00D92F34"/>
    <w:rsid w:val="00DA0C5E"/>
    <w:rsid w:val="00DA233E"/>
    <w:rsid w:val="00DA251D"/>
    <w:rsid w:val="00DB11C1"/>
    <w:rsid w:val="00DB547C"/>
    <w:rsid w:val="00DB59A2"/>
    <w:rsid w:val="00DB5FF3"/>
    <w:rsid w:val="00DB6C8A"/>
    <w:rsid w:val="00DD47EE"/>
    <w:rsid w:val="00DD7550"/>
    <w:rsid w:val="00DE2D12"/>
    <w:rsid w:val="00DE4740"/>
    <w:rsid w:val="00DF3C82"/>
    <w:rsid w:val="00DF754B"/>
    <w:rsid w:val="00E00519"/>
    <w:rsid w:val="00E01500"/>
    <w:rsid w:val="00E01BE6"/>
    <w:rsid w:val="00E02525"/>
    <w:rsid w:val="00E112BC"/>
    <w:rsid w:val="00E121B0"/>
    <w:rsid w:val="00E12EF4"/>
    <w:rsid w:val="00E13C9A"/>
    <w:rsid w:val="00E15874"/>
    <w:rsid w:val="00E237D9"/>
    <w:rsid w:val="00E248B1"/>
    <w:rsid w:val="00E2528F"/>
    <w:rsid w:val="00E26BE4"/>
    <w:rsid w:val="00E3256F"/>
    <w:rsid w:val="00E32A20"/>
    <w:rsid w:val="00E346ED"/>
    <w:rsid w:val="00E370B5"/>
    <w:rsid w:val="00E41313"/>
    <w:rsid w:val="00E4295C"/>
    <w:rsid w:val="00E454E3"/>
    <w:rsid w:val="00E468F8"/>
    <w:rsid w:val="00E54F55"/>
    <w:rsid w:val="00E560C8"/>
    <w:rsid w:val="00E66989"/>
    <w:rsid w:val="00E762CC"/>
    <w:rsid w:val="00E77074"/>
    <w:rsid w:val="00E85F21"/>
    <w:rsid w:val="00E86025"/>
    <w:rsid w:val="00E901A6"/>
    <w:rsid w:val="00E93A8A"/>
    <w:rsid w:val="00E93D0E"/>
    <w:rsid w:val="00EA2C09"/>
    <w:rsid w:val="00EA7F9D"/>
    <w:rsid w:val="00EB6B6C"/>
    <w:rsid w:val="00EB7E3B"/>
    <w:rsid w:val="00EC052A"/>
    <w:rsid w:val="00EC414B"/>
    <w:rsid w:val="00EC4396"/>
    <w:rsid w:val="00EC7400"/>
    <w:rsid w:val="00ED0842"/>
    <w:rsid w:val="00ED255A"/>
    <w:rsid w:val="00ED77A2"/>
    <w:rsid w:val="00EE3C51"/>
    <w:rsid w:val="00EE5F2D"/>
    <w:rsid w:val="00EF527B"/>
    <w:rsid w:val="00EF6B9D"/>
    <w:rsid w:val="00F04649"/>
    <w:rsid w:val="00F04C1E"/>
    <w:rsid w:val="00F07641"/>
    <w:rsid w:val="00F1136D"/>
    <w:rsid w:val="00F16199"/>
    <w:rsid w:val="00F17FAC"/>
    <w:rsid w:val="00F35132"/>
    <w:rsid w:val="00F4160F"/>
    <w:rsid w:val="00F472FB"/>
    <w:rsid w:val="00F47DE6"/>
    <w:rsid w:val="00F50B01"/>
    <w:rsid w:val="00F57684"/>
    <w:rsid w:val="00F60073"/>
    <w:rsid w:val="00F61D21"/>
    <w:rsid w:val="00F6700F"/>
    <w:rsid w:val="00F67B98"/>
    <w:rsid w:val="00F70DED"/>
    <w:rsid w:val="00F71488"/>
    <w:rsid w:val="00F8351D"/>
    <w:rsid w:val="00F96BB4"/>
    <w:rsid w:val="00FA26AC"/>
    <w:rsid w:val="00FB0552"/>
    <w:rsid w:val="00FC19EA"/>
    <w:rsid w:val="00FD00FC"/>
    <w:rsid w:val="00FD7B1C"/>
    <w:rsid w:val="00FE131B"/>
    <w:rsid w:val="00FE16FD"/>
    <w:rsid w:val="00FE757D"/>
    <w:rsid w:val="00FE7CC2"/>
    <w:rsid w:val="00FE7F66"/>
    <w:rsid w:val="00FF15D1"/>
    <w:rsid w:val="00FF2898"/>
    <w:rsid w:val="00FF4905"/>
    <w:rsid w:val="00FF5F6D"/>
    <w:rsid w:val="00FF6F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7E9C"/>
  <w15:chartTrackingRefBased/>
  <w15:docId w15:val="{D79713CC-7419-4969-B011-FA2EA9799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A3A"/>
    <w:rPr>
      <w:color w:val="0563C1" w:themeColor="hyperlink"/>
      <w:u w:val="single"/>
    </w:rPr>
  </w:style>
  <w:style w:type="paragraph" w:customStyle="1" w:styleId="EndNoteBibliographyTitle">
    <w:name w:val="EndNote Bibliography Title"/>
    <w:basedOn w:val="Normal"/>
    <w:link w:val="EndNoteBibliographyTitleChar"/>
    <w:rsid w:val="001C010D"/>
    <w:pPr>
      <w:spacing w:after="0"/>
      <w:jc w:val="center"/>
    </w:pPr>
    <w:rPr>
      <w:rFonts w:ascii="New Hero Light" w:hAnsi="New Hero Light" w:cs="Calibri"/>
      <w:noProof/>
    </w:rPr>
  </w:style>
  <w:style w:type="character" w:customStyle="1" w:styleId="EndNoteBibliographyTitleChar">
    <w:name w:val="EndNote Bibliography Title Char"/>
    <w:basedOn w:val="DefaultParagraphFont"/>
    <w:link w:val="EndNoteBibliographyTitle"/>
    <w:rsid w:val="001C010D"/>
    <w:rPr>
      <w:rFonts w:ascii="New Hero Light" w:hAnsi="New Hero Light" w:cs="Calibri"/>
      <w:noProof/>
    </w:rPr>
  </w:style>
  <w:style w:type="paragraph" w:customStyle="1" w:styleId="EndNoteBibliography">
    <w:name w:val="EndNote Bibliography"/>
    <w:basedOn w:val="Normal"/>
    <w:link w:val="EndNoteBibliographyChar"/>
    <w:rsid w:val="001C010D"/>
    <w:pPr>
      <w:spacing w:line="240" w:lineRule="auto"/>
      <w:jc w:val="both"/>
    </w:pPr>
    <w:rPr>
      <w:rFonts w:ascii="New Hero Light" w:hAnsi="New Hero Light" w:cs="Calibri"/>
      <w:noProof/>
    </w:rPr>
  </w:style>
  <w:style w:type="character" w:customStyle="1" w:styleId="EndNoteBibliographyChar">
    <w:name w:val="EndNote Bibliography Char"/>
    <w:basedOn w:val="DefaultParagraphFont"/>
    <w:link w:val="EndNoteBibliography"/>
    <w:rsid w:val="001C010D"/>
    <w:rPr>
      <w:rFonts w:ascii="New Hero Light" w:hAnsi="New Hero Light" w:cs="Calibri"/>
      <w:noProof/>
    </w:rPr>
  </w:style>
  <w:style w:type="paragraph" w:styleId="ListParagraph">
    <w:name w:val="List Paragraph"/>
    <w:basedOn w:val="Normal"/>
    <w:uiPriority w:val="34"/>
    <w:qFormat/>
    <w:rsid w:val="005F535F"/>
    <w:pPr>
      <w:ind w:left="720"/>
      <w:contextualSpacing/>
    </w:pPr>
  </w:style>
  <w:style w:type="character" w:styleId="UnresolvedMention">
    <w:name w:val="Unresolved Mention"/>
    <w:basedOn w:val="DefaultParagraphFont"/>
    <w:uiPriority w:val="99"/>
    <w:semiHidden/>
    <w:unhideWhenUsed/>
    <w:rsid w:val="00A86D2C"/>
    <w:rPr>
      <w:color w:val="605E5C"/>
      <w:shd w:val="clear" w:color="auto" w:fill="E1DFDD"/>
    </w:rPr>
  </w:style>
  <w:style w:type="character" w:styleId="LineNumber">
    <w:name w:val="line number"/>
    <w:basedOn w:val="DefaultParagraphFont"/>
    <w:uiPriority w:val="99"/>
    <w:semiHidden/>
    <w:unhideWhenUsed/>
    <w:rsid w:val="0031558E"/>
  </w:style>
  <w:style w:type="paragraph" w:styleId="Header">
    <w:name w:val="header"/>
    <w:basedOn w:val="Normal"/>
    <w:link w:val="HeaderChar"/>
    <w:uiPriority w:val="99"/>
    <w:unhideWhenUsed/>
    <w:rsid w:val="00A5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75E"/>
  </w:style>
  <w:style w:type="paragraph" w:styleId="Footer">
    <w:name w:val="footer"/>
    <w:basedOn w:val="Normal"/>
    <w:link w:val="FooterChar"/>
    <w:uiPriority w:val="99"/>
    <w:unhideWhenUsed/>
    <w:rsid w:val="00A5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75E"/>
  </w:style>
  <w:style w:type="character" w:styleId="Emphasis">
    <w:name w:val="Emphasis"/>
    <w:basedOn w:val="DefaultParagraphFont"/>
    <w:uiPriority w:val="20"/>
    <w:qFormat/>
    <w:rsid w:val="002E395A"/>
    <w:rPr>
      <w:i/>
      <w:iCs/>
    </w:rPr>
  </w:style>
  <w:style w:type="character" w:styleId="FollowedHyperlink">
    <w:name w:val="FollowedHyperlink"/>
    <w:basedOn w:val="DefaultParagraphFont"/>
    <w:uiPriority w:val="99"/>
    <w:semiHidden/>
    <w:unhideWhenUsed/>
    <w:rsid w:val="00DE2D1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748">
      <w:bodyDiv w:val="1"/>
      <w:marLeft w:val="0"/>
      <w:marRight w:val="0"/>
      <w:marTop w:val="0"/>
      <w:marBottom w:val="0"/>
      <w:divBdr>
        <w:top w:val="none" w:sz="0" w:space="0" w:color="auto"/>
        <w:left w:val="none" w:sz="0" w:space="0" w:color="auto"/>
        <w:bottom w:val="none" w:sz="0" w:space="0" w:color="auto"/>
        <w:right w:val="none" w:sz="0" w:space="0" w:color="auto"/>
      </w:divBdr>
    </w:div>
    <w:div w:id="581187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ldenlab.github.io/elliptical.bifaces.1/" TargetMode="External"/><Relationship Id="rId13" Type="http://schemas.openxmlformats.org/officeDocument/2006/relationships/hyperlink" Target="https://seldenlab.github.io/elliptical.bifaces.1/" TargetMode="External"/><Relationship Id="rId18" Type="http://schemas.openxmlformats.org/officeDocument/2006/relationships/hyperlink" Target="https://doi.org/10.2307/3085499" TargetMode="External"/><Relationship Id="rId3" Type="http://schemas.openxmlformats.org/officeDocument/2006/relationships/settings" Target="settings.xml"/><Relationship Id="rId21" Type="http://schemas.openxmlformats.org/officeDocument/2006/relationships/hyperlink" Target="https://doi.org/10.1007/BF02291478" TargetMode="External"/><Relationship Id="rId7" Type="http://schemas.openxmlformats.org/officeDocument/2006/relationships/hyperlink" Target="mailto:zselden@sfasu.edu" TargetMode="External"/><Relationship Id="rId12" Type="http://schemas.openxmlformats.org/officeDocument/2006/relationships/hyperlink" Target="https://seldenlab.github.io/elliptical.bifaces.1/" TargetMode="External"/><Relationship Id="rId17" Type="http://schemas.openxmlformats.org/officeDocument/2006/relationships/hyperlink" Target="https://osf.io/2chfe/"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github.com/seldenlab/elliptical.bifaces.1" TargetMode="External"/><Relationship Id="rId20" Type="http://schemas.openxmlformats.org/officeDocument/2006/relationships/hyperlink" Target="https://doi.org/10.1111/2041-210X.1302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eldenlab.github.io/elliptical.bifaces.1/"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seldenlab.github.io/elliptical.bifaces.1" TargetMode="External"/><Relationship Id="rId23" Type="http://schemas.openxmlformats.org/officeDocument/2006/relationships/footer" Target="footer1.xml"/><Relationship Id="rId10" Type="http://schemas.openxmlformats.org/officeDocument/2006/relationships/hyperlink" Target="https://seldenlab.github.io/elliptical.bifaces.1/" TargetMode="External"/><Relationship Id="rId19" Type="http://schemas.openxmlformats.org/officeDocument/2006/relationships/hyperlink" Target="https://doi.org/10.1002/(SICI)1097-0185(19991215)257:6%3C217::AID-AR7%3E3.0.CO;2-W" TargetMode="External"/><Relationship Id="rId4" Type="http://schemas.openxmlformats.org/officeDocument/2006/relationships/webSettings" Target="webSettings.xml"/><Relationship Id="rId9" Type="http://schemas.openxmlformats.org/officeDocument/2006/relationships/hyperlink" Target="https://seldenlab.github.io/elliptical.bifaces.1/" TargetMode="External"/><Relationship Id="rId14" Type="http://schemas.openxmlformats.org/officeDocument/2006/relationships/hyperlink" Target="https://seldenlab.github.io/elliptical.bifaces.1/" TargetMode="External"/><Relationship Id="rId22" Type="http://schemas.openxmlformats.org/officeDocument/2006/relationships/hyperlink" Target="https://doi.org/10.1093/biomet/88.2.469"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1</TotalTime>
  <Pages>16</Pages>
  <Words>12220</Words>
  <Characters>69655</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25</cp:revision>
  <dcterms:created xsi:type="dcterms:W3CDTF">2023-01-17T16:07:00Z</dcterms:created>
  <dcterms:modified xsi:type="dcterms:W3CDTF">2023-05-23T08:32:00Z</dcterms:modified>
</cp:coreProperties>
</file>